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D8D3C" w14:textId="1BB48859" w:rsidR="008E073A" w:rsidRPr="00A525B8" w:rsidRDefault="008E073A">
      <w:pPr>
        <w:widowControl w:val="0"/>
        <w:ind w:left="480" w:hanging="480"/>
        <w:rPr>
          <w:u w:val="single"/>
          <w:lang w:val="en-US"/>
        </w:rPr>
      </w:pPr>
      <w:r w:rsidRPr="00A525B8">
        <w:rPr>
          <w:u w:val="single"/>
          <w:lang w:val="en-US"/>
        </w:rPr>
        <w:t>Supplementary Methods</w:t>
      </w:r>
    </w:p>
    <w:p w14:paraId="6BE2FFBF" w14:textId="77777777" w:rsidR="002A7CF2" w:rsidRPr="00A525B8" w:rsidRDefault="002A7CF2">
      <w:pPr>
        <w:widowControl w:val="0"/>
        <w:ind w:left="480" w:hanging="480"/>
        <w:rPr>
          <w:u w:val="single"/>
          <w:lang w:val="en-US"/>
        </w:rPr>
      </w:pPr>
    </w:p>
    <w:p w14:paraId="5B86F8D4" w14:textId="44FDB72A" w:rsidR="00DD3925" w:rsidRPr="00A525B8" w:rsidRDefault="00CD263A">
      <w:pPr>
        <w:widowControl w:val="0"/>
        <w:ind w:left="480" w:hanging="480"/>
        <w:rPr>
          <w:b/>
          <w:bCs/>
          <w:lang w:val="en-US"/>
        </w:rPr>
      </w:pPr>
      <w:r w:rsidRPr="00A525B8">
        <w:rPr>
          <w:b/>
          <w:bCs/>
          <w:lang w:val="en-US"/>
        </w:rPr>
        <w:t>Participant Recruitment</w:t>
      </w:r>
    </w:p>
    <w:p w14:paraId="72F4F135" w14:textId="77777777" w:rsidR="00CD263A" w:rsidRPr="00A525B8" w:rsidRDefault="00CD263A">
      <w:pPr>
        <w:widowControl w:val="0"/>
        <w:ind w:left="480" w:hanging="480"/>
        <w:rPr>
          <w:b/>
          <w:bCs/>
          <w:lang w:val="en-US"/>
        </w:rPr>
      </w:pPr>
    </w:p>
    <w:p w14:paraId="36525870" w14:textId="13F852AC" w:rsidR="00CD263A" w:rsidRPr="00A525B8" w:rsidRDefault="00CD263A" w:rsidP="00CD26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t xml:space="preserve">Individuals with CUD were recruited in the outpatient clinic Centro Provincial de Drogodependencias, Granada, Spain, and participants diagnosed with GD were recruited from Asociación Granadina de Jugadores en Rehabilitación, Granada, Spain. Participants from these two groups had met the following inclusion criteria: 1) between 18-45 years old; 2) estimated IQ level above 80; 3) meeting the DSM-IV-TR criteria for cocaine dependence or pathological gambling; 4) having commenced psychological treatment; 5) having been abstinent for more than 15 days. It was confirmed that individuals with CUD were abstinent </w:t>
      </w:r>
      <w:r w:rsidR="00CA6159" w:rsidRPr="00A525B8">
        <w:rPr>
          <w:color w:val="000000"/>
          <w:lang w:val="en-US"/>
        </w:rPr>
        <w:t xml:space="preserve">for three weeks during the study </w:t>
      </w:r>
      <w:r w:rsidRPr="00A525B8">
        <w:rPr>
          <w:color w:val="000000"/>
          <w:lang w:val="en-US"/>
        </w:rPr>
        <w:t>using two urine tests</w:t>
      </w:r>
      <w:r w:rsidR="00D33F2A" w:rsidRPr="00A525B8">
        <w:rPr>
          <w:color w:val="000000"/>
          <w:lang w:val="en-US"/>
        </w:rPr>
        <w:t xml:space="preserve"> for alcohol and drug use</w:t>
      </w:r>
      <w:r w:rsidRPr="00A525B8">
        <w:rPr>
          <w:color w:val="000000"/>
          <w:lang w:val="en-US"/>
        </w:rPr>
        <w:t xml:space="preserve"> per week and an additional test on the imaging day.</w:t>
      </w:r>
      <w:r w:rsidR="00A525B8">
        <w:rPr>
          <w:color w:val="000000"/>
          <w:lang w:val="en-US"/>
        </w:rPr>
        <w:t xml:space="preserve"> </w:t>
      </w:r>
      <w:r w:rsidR="003B1B49" w:rsidRPr="003B1B49">
        <w:rPr>
          <w:color w:val="000000"/>
          <w:highlight w:val="yellow"/>
          <w:lang w:val="en-US"/>
        </w:rPr>
        <w:t>Nicotine use was not controlled for, as p</w:t>
      </w:r>
      <w:r w:rsidR="00A525B8" w:rsidRPr="003B1B49">
        <w:rPr>
          <w:color w:val="000000"/>
          <w:highlight w:val="yellow"/>
          <w:lang w:val="en-US"/>
        </w:rPr>
        <w:t xml:space="preserve">articipants were not tested for nicotine </w:t>
      </w:r>
      <w:r w:rsidR="003B1B49" w:rsidRPr="003B1B49">
        <w:rPr>
          <w:color w:val="000000"/>
          <w:highlight w:val="yellow"/>
          <w:lang w:val="en-US"/>
        </w:rPr>
        <w:t>and abstinence was not required</w:t>
      </w:r>
      <w:r w:rsidR="00C76091">
        <w:rPr>
          <w:color w:val="000000"/>
          <w:highlight w:val="yellow"/>
          <w:lang w:val="en-US"/>
        </w:rPr>
        <w:t xml:space="preserve"> prior to the scan</w:t>
      </w:r>
      <w:r w:rsidR="003B1B49" w:rsidRPr="003B1B49">
        <w:rPr>
          <w:color w:val="000000"/>
          <w:highlight w:val="yellow"/>
          <w:lang w:val="en-US"/>
        </w:rPr>
        <w:t>.</w:t>
      </w:r>
      <w:r w:rsidRPr="00A525B8">
        <w:rPr>
          <w:color w:val="000000"/>
          <w:lang w:val="en-US"/>
        </w:rPr>
        <w:t xml:space="preserve"> Gambling abstinence was confirmed by relatives and checked through self-assessment. The following exclusion criteria were applied: 1) diagnosis of another Axis I or II disorder, except alcohol or nicotine addiction; 2) history of head injury, neurological disease or any other diseases affecting the central nervous system; 3) having undertaken other treatments in the two years prior to the study; 4) court-mandated treatment. The Structured Clinical Interview for DSM-IV Axis I Disorders (SCID-I-CV) was used to assess Axis I disorders, whereas Axis II disorders were assessed through the International Personality Disorders Examination (IPDE) </w:t>
      </w:r>
      <w:r w:rsidRPr="00A525B8">
        <w:rPr>
          <w:lang w:val="en-US"/>
        </w:rPr>
        <w:fldChar w:fldCharType="begin" w:fldLock="1"/>
      </w:r>
      <w:r w:rsidR="0044685D" w:rsidRPr="00A525B8">
        <w:rPr>
          <w:color w:val="000000"/>
          <w:lang w:val="en-US"/>
        </w:rPr>
        <w:instrText>ADDIN CSL_CITATION {"citationItems":[{"id":"ITEM-1","itemData":{"abstract":"This efficient, user-friendly instrument will help clinicians make standardized, reliable, and accurate diagnoses and avoid the common problem of premature closurethe premature focus on one diagnostic possibility. It will also help clinicians of all levels of experience improve their clinical assessment and interviewing techniques and provides extensive documentation of the diagnostic process, an essential procedure in todays managed care world. Specifically adapted from the research standard for Axis I structured clinical interviewing for use in clinical settings, the SCID-I covers those DSM-IV diagnoses most commonly seen by clinicians and includes the diagnostic criteria for these disorders with corresponding interview questions. The SCID-I is divided into six self-contained modules that can be administered in sequence: mood episodes; psychotic symptoms; psychotic disorders; mood disorders; substance use disorders; and anxiety, adjustment, and other disorders.The Users Guide provides instructions on how to use the SCID-I effectively. It contains sections describing the rationale and structure of the SCID-I and detailed discussions on how to assess the specific DSM-IV criteria. A number of sample cases are also included to help clinicians learn how to use SCID-I.","author":[{"dropping-particle":"","family":"First","given":"M B","non-dropping-particle":"","parse-names":false,"suffix":""}],"container-title":"Biometrics Research Department","id":"ITEM-1","issued":{"date-parts":[["1997"]]},"title":"Structured clinical interview for DSM-IV axis I disorders","type":"article-journal"},"uris":["http://www.mendeley.com/documents/?uuid=d46ef243-5890-309b-9a0f-44cdd656db38"]},{"id":"ITEM-2","itemData":{"DOI":"10.1001/archpsyc.1994.03950030051005","ISSN":"0003-990X","abstract":"Background: One of the aims of the World Health Organization/Alcohol, Drug Abuse, and Mental Health Administration joint program on psychiatric diagnosis and classification is the development and standardization of diagnostic assessment instruments for use in clinical research worldwide. The International Personality Disorder Examination (IPDE) is a semistructured clinical interview compatible with the International Classification of Diseases, Tenth Revision, and the DMS-III-R classification systems. This is the first report of the results of a field trial to investigate the feasibility of using the IPDE to assess personality disorders worldwide. Methods: The IPDE was administered by 58 psychiatrists and clinical psychologists to 716 patients enrolled in clinical facilities at 14 participating centers in 11 countries in North America, Europe, Africa, and Asia. To determine interrater reliability, 141 of the IPDEs (20%) were independently rated by a silent observer. To determine temporal stability, 243 patients (34%) were reexamined after an average interval of 6 months. Results: The IPDE proved acceptable to clinicians and demonstrated an interrater reliability and temporal stability roughly similar to instruments used to diagnose the psychoses, mood, anxiety, and substance use disorders. Conclusion: It is possible to assess personality disorders with reasonably good reliability in different nations, languages, and cultures using a semistructured clinical interview that experienced clinicians find relevant, meaningful, and user-friendly.","author":[{"dropping-particle":"","family":"Loranger","given":"Armand W.","non-dropping-particle":"","parse-names":false,"suffix":""}],"container-title":"Archives of General Psychiatry","id":"ITEM-2","issue":"3","issued":{"date-parts":[["1994"]]},"title":"The International Personality Disorder Examination","type":"article-journal","volume":"51"},"uris":["http://www.mendeley.com/documents/?uuid=9708d2bb-690e-3fdf-8b19-311415a65a0f"]}],"mendeley":{"formattedCitation":"(1,2)","plainTextFormattedCitation":"(1,2)","previouslyFormattedCitation":"(1,2)"},"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1,2)</w:t>
      </w:r>
      <w:r w:rsidRPr="00A525B8">
        <w:rPr>
          <w:color w:val="000000"/>
          <w:lang w:val="en-US"/>
        </w:rPr>
        <w:fldChar w:fldCharType="end"/>
      </w:r>
      <w:r w:rsidRPr="00A525B8">
        <w:rPr>
          <w:color w:val="000000"/>
          <w:lang w:val="en-US"/>
        </w:rPr>
        <w:t>. Diagnoses were made through registered clinical psychologists. Control participants were recruited from local agencies.</w:t>
      </w:r>
      <w:r w:rsidR="00887CC2" w:rsidRPr="00A525B8">
        <w:rPr>
          <w:color w:val="000000"/>
          <w:lang w:val="en-US"/>
        </w:rPr>
        <w:t xml:space="preserve"> Mont</w:t>
      </w:r>
      <w:r w:rsidR="00EE3EAB" w:rsidRPr="00A525B8">
        <w:rPr>
          <w:color w:val="000000"/>
          <w:lang w:val="en-US"/>
        </w:rPr>
        <w:t xml:space="preserve">hly amount and duration of drug use were also assessed using the </w:t>
      </w:r>
      <w:r w:rsidR="006D5E16" w:rsidRPr="00A525B8">
        <w:rPr>
          <w:color w:val="000000"/>
          <w:lang w:val="en-US"/>
        </w:rPr>
        <w:t xml:space="preserve">Interview for Research on Addictive Behaviors </w:t>
      </w:r>
      <w:r w:rsidR="00E6135F" w:rsidRPr="00A525B8">
        <w:rPr>
          <w:color w:val="000000"/>
          <w:lang w:val="en-US"/>
        </w:rPr>
        <w:fldChar w:fldCharType="begin" w:fldLock="1"/>
      </w:r>
      <w:r w:rsidR="0044685D" w:rsidRPr="00A525B8">
        <w:rPr>
          <w:color w:val="000000"/>
          <w:lang w:val="en-US"/>
        </w:rPr>
        <w:instrText>ADDIN CSL_CITATION {"citationItems":[{"id":"ITEM-1","itemData":{"DOI":"10.1016/S0306-4603(98)00121-X","ISSN":"03064603","PMID":"10708332","abstract":"The present study assesses how certain stress and coping variables relate to drug use. A total of 124 subjects (85 men, 39 women) took part. They were divided into two groups: consumers and low or nonconsumers. Results indicate that consumers show significantly lower scores in self-control than low or nonconsumers. This research is of interest because it analyzes the relationship among assertiveness, self-control, self-efficacy, and drug use. We consider it worthwhile to take these variables into account when planning prevention programs. Copyright (C) 2000 Elsevier Science Ltd.","author":[{"dropping-particle":"","family":"López-Torrecillas","given":"Francisca","non-dropping-particle":"","parse-names":false,"suffix":""},{"dropping-particle":"","family":"García","given":"Juan Francisco Godoy","non-dropping-particle":"","parse-names":false,"suffix":""},{"dropping-particle":"","family":"García","given":"Miguel Pérez","non-dropping-particle":"","parse-names":false,"suffix":""},{"dropping-particle":"","family":"Izquierdo","given":"Debora Godoy","non-dropping-particle":"","parse-names":false,"suffix":""},{"dropping-particle":"","family":"Sánchez-Barrera","given":"M. B.","non-dropping-particle":"","parse-names":false,"suffix":""}],"container-title":"Addictive Behaviors","id":"ITEM-1","issue":"1","issued":{"date-parts":[["2000","1"]]},"page":"161-165","title":"Variables modulating stress and coping that discriminate drug consumers from low or nondrug consumers","type":"article-journal","volume":"25"},"uris":["http://www.mendeley.com/documents/?uuid=4a444a1f-7c3d-3e12-8e37-3576ce5d044e"]}],"mendeley":{"formattedCitation":"(3)","plainTextFormattedCitation":"(3)","previouslyFormattedCitation":"(3)"},"properties":{"noteIndex":0},"schema":"https://github.com/citation-style-language/schema/raw/master/csl-citation.json"}</w:instrText>
      </w:r>
      <w:r w:rsidR="00E6135F" w:rsidRPr="00A525B8">
        <w:rPr>
          <w:color w:val="000000"/>
          <w:lang w:val="en-US"/>
        </w:rPr>
        <w:fldChar w:fldCharType="separate"/>
      </w:r>
      <w:r w:rsidR="002C22FE" w:rsidRPr="00A525B8">
        <w:rPr>
          <w:noProof/>
          <w:color w:val="000000"/>
          <w:lang w:val="en-US"/>
        </w:rPr>
        <w:t>(3)</w:t>
      </w:r>
      <w:r w:rsidR="00E6135F" w:rsidRPr="00A525B8">
        <w:rPr>
          <w:color w:val="000000"/>
          <w:lang w:val="en-US"/>
        </w:rPr>
        <w:fldChar w:fldCharType="end"/>
      </w:r>
      <w:r w:rsidR="006D5E16" w:rsidRPr="00A525B8">
        <w:rPr>
          <w:color w:val="000000"/>
          <w:lang w:val="en-US"/>
        </w:rPr>
        <w:t>.</w:t>
      </w:r>
      <w:r w:rsidR="009F28B2" w:rsidRPr="00A525B8">
        <w:rPr>
          <w:color w:val="000000"/>
          <w:lang w:val="en-US"/>
        </w:rPr>
        <w:t xml:space="preserve"> Participants had little exposure to drug other than cocaine, alcohol</w:t>
      </w:r>
      <w:r w:rsidR="00DD3D44" w:rsidRPr="00A525B8">
        <w:rPr>
          <w:color w:val="000000"/>
          <w:lang w:val="en-US"/>
        </w:rPr>
        <w:t>,</w:t>
      </w:r>
      <w:r w:rsidR="009F28B2" w:rsidRPr="00A525B8">
        <w:rPr>
          <w:color w:val="000000"/>
          <w:lang w:val="en-US"/>
        </w:rPr>
        <w:t xml:space="preserve"> and tobacco. A table </w:t>
      </w:r>
      <w:r w:rsidR="00DD3D44" w:rsidRPr="00A525B8">
        <w:rPr>
          <w:color w:val="000000"/>
          <w:lang w:val="en-US"/>
        </w:rPr>
        <w:t xml:space="preserve">with more details on this can be found in </w:t>
      </w:r>
      <w:r w:rsidR="00DD3D44" w:rsidRPr="00A525B8">
        <w:rPr>
          <w:lang w:val="en-US"/>
        </w:rPr>
        <w:fldChar w:fldCharType="begin" w:fldLock="1"/>
      </w:r>
      <w:r w:rsidR="0044685D" w:rsidRPr="00A525B8">
        <w:rPr>
          <w:color w:val="000000"/>
          <w:lang w:val="en-US"/>
        </w:rPr>
        <w:instrText>ADDIN CSL_CITATION {"citationItems":[{"id":"ITEM-1","itemData":{"DOI":"10.1192/bjp.bp.114.152223","ISSN":"14721465","PMID":"26045346","abstract":"Background: Individuals with cocaine and gambling addictions exhibit cognitive flexibility deficits that may underlie persistence of harmful behaviours. Aims: We investigated the neural substrates of cognitive inflexibility in cocaine users v. pathological gamblers, aiming to disambiguate common mechanisms v. cocaine effects. Method: Eighteen cocaine users, 18 pathological gamblers and 18 controls performed a probabilistic reversal learning task during functional magnetic resonance imaging, and were genotyped for the DRD2/ANKK Taq1A polymorphism. Results: Cocaine users and pathological gamblers exhibited reduced ventrolateral prefrontal cortex (PFC) signal during reversal shifting. Cocaine users further showed increased dorsomedial PFC (dmPFC) activation relative to pathological gamblers during perseveration, and decreased dorsolateral PFC activation relative to pathological gamblers and controls during shifting. Preliminary genetic findings indicated that cocaine users carrying the DRD2/ANKK Taq1A1+ genotype may derive unique stimulatory effects on shifting-related ventrolateral PFC signal. Conclusions: Reduced ventrolateral PFC activation during shifting may constitute a common neural marker across gambling and cocaine addictions. Additional cocaine-related effects relate to a wider pattern of task-related dysregulation, reflected in signal abnormalities in dorsolateral and dmPFC.","author":[{"dropping-particle":"","family":"Verdejo-Garcia","given":"Antonio","non-dropping-particle":"","parse-names":false,"suffix":""},{"dropping-particle":"","family":"Clark","given":"Luke","non-dropping-particle":"","parse-names":false,"suffix":""},{"dropping-particle":"","family":"Verdejo-Román","given":"Juan","non-dropping-particle":"","parse-names":false,"suffix":""},{"dropping-particle":"","family":"Albein-Urios","given":"Natalia","non-dropping-particle":"","parse-names":false,"suffix":""},{"dropping-particle":"","family":"Martinez-Gonzalez","given":"José M.","non-dropping-particle":"","parse-names":false,"suffix":""},{"dropping-particle":"","family":"Gutierrez","given":"Blanca","non-dropping-particle":"","parse-names":false,"suffix":""},{"dropping-particle":"","family":"Soriano-Mas","given":"Carles","non-dropping-particle":"","parse-names":false,"suffix":""}],"container-title":"British Journal of Psychiatry","id":"ITEM-1","issue":"2","issued":{"date-parts":[["2015","8","1"]]},"page":"158-164","publisher":"Royal College of Psychiatrists","title":"Neural substrates of cognitive flexibility in cocaine and gambling addictions","type":"article-journal","volume":"207"},"uris":["http://www.mendeley.com/documents/?uuid=71447951-2563-3a73-9563-77c6df0cb4f0"]}],"mendeley":{"formattedCitation":"(4)","plainTextFormattedCitation":"(4)","previouslyFormattedCitation":"(4)"},"properties":{"noteIndex":0},"schema":"https://github.com/citation-style-language/schema/raw/master/csl-citation.json"}</w:instrText>
      </w:r>
      <w:r w:rsidR="00DD3D44" w:rsidRPr="00A525B8">
        <w:rPr>
          <w:color w:val="000000"/>
          <w:lang w:val="en-US"/>
        </w:rPr>
        <w:fldChar w:fldCharType="separate"/>
      </w:r>
      <w:r w:rsidR="002C22FE" w:rsidRPr="00A525B8">
        <w:rPr>
          <w:noProof/>
          <w:color w:val="000000"/>
          <w:lang w:val="en-US"/>
        </w:rPr>
        <w:t>(4)</w:t>
      </w:r>
      <w:r w:rsidR="00DD3D44" w:rsidRPr="00A525B8">
        <w:rPr>
          <w:color w:val="000000"/>
          <w:lang w:val="en-US"/>
        </w:rPr>
        <w:fldChar w:fldCharType="end"/>
      </w:r>
      <w:r w:rsidR="00DD3D44" w:rsidRPr="00A525B8">
        <w:rPr>
          <w:color w:val="000000"/>
          <w:lang w:val="en-US"/>
        </w:rPr>
        <w:t>.</w:t>
      </w:r>
    </w:p>
    <w:p w14:paraId="4BB33DB0" w14:textId="77777777" w:rsidR="00CD263A" w:rsidRPr="00A525B8" w:rsidRDefault="00CD263A">
      <w:pPr>
        <w:widowControl w:val="0"/>
        <w:ind w:left="480" w:hanging="480"/>
        <w:rPr>
          <w:lang w:val="en-US"/>
        </w:rPr>
      </w:pPr>
    </w:p>
    <w:p w14:paraId="69AF8EC7" w14:textId="77777777" w:rsidR="00DD3925" w:rsidRPr="00A525B8" w:rsidRDefault="00DD3925">
      <w:pPr>
        <w:widowControl w:val="0"/>
        <w:ind w:left="480" w:hanging="480"/>
        <w:rPr>
          <w:u w:val="single"/>
          <w:lang w:val="en-US"/>
        </w:rPr>
      </w:pPr>
    </w:p>
    <w:p w14:paraId="37DB19C8" w14:textId="6D0D5524" w:rsidR="00804B2B" w:rsidRPr="00A525B8" w:rsidRDefault="00804B2B" w:rsidP="002A7CF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bCs/>
          <w:color w:val="000000"/>
          <w:lang w:val="en-US"/>
        </w:rPr>
      </w:pPr>
      <w:r w:rsidRPr="00A525B8">
        <w:rPr>
          <w:b/>
          <w:bCs/>
          <w:color w:val="000000"/>
          <w:lang w:val="en-US"/>
        </w:rPr>
        <w:t>Reinforcement Learning modeling</w:t>
      </w:r>
    </w:p>
    <w:p w14:paraId="2422DC94" w14:textId="554C3B18" w:rsidR="002A7CF2" w:rsidRPr="00A525B8" w:rsidRDefault="002A7CF2" w:rsidP="002A7CF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lastRenderedPageBreak/>
        <w:t xml:space="preserve">The highest hierarchical level contained a group-specific mean and a common standard deviation for every RL parameter of the respective model. Priors for these values are shown in </w:t>
      </w:r>
      <w:r w:rsidR="00182F2A" w:rsidRPr="00A525B8">
        <w:rPr>
          <w:b/>
          <w:bCs/>
          <w:color w:val="000000"/>
          <w:lang w:val="en-US"/>
        </w:rPr>
        <w:t xml:space="preserve">Supplementary </w:t>
      </w:r>
      <w:r w:rsidRPr="00A525B8">
        <w:rPr>
          <w:b/>
          <w:bCs/>
          <w:color w:val="000000"/>
          <w:lang w:val="en-US"/>
        </w:rPr>
        <w:t xml:space="preserve">Table </w:t>
      </w:r>
      <w:r w:rsidR="00BB0135" w:rsidRPr="00A525B8">
        <w:rPr>
          <w:b/>
          <w:bCs/>
          <w:color w:val="000000"/>
          <w:lang w:val="en-US"/>
        </w:rPr>
        <w:t>S</w:t>
      </w:r>
      <w:r w:rsidRPr="00A525B8">
        <w:rPr>
          <w:b/>
          <w:bCs/>
          <w:color w:val="000000"/>
          <w:lang w:val="en-US"/>
        </w:rPr>
        <w:t>1</w:t>
      </w:r>
      <w:r w:rsidRPr="00A525B8">
        <w:rPr>
          <w:color w:val="000000"/>
          <w:lang w:val="en-US"/>
        </w:rPr>
        <w:t xml:space="preserve">. The RL parameters were drawn for each subject from a normal distribution having the relevant mean/standard deviation. Predicted choices were fit to behavior according to an RL algorithm (described below), and the highest posterior density interval (HDI) was calculated for group mean differences of interest  </w:t>
      </w:r>
      <w:r w:rsidRPr="00A525B8">
        <w:rPr>
          <w:lang w:val="en-US"/>
        </w:rPr>
        <w:fldChar w:fldCharType="begin" w:fldLock="1"/>
      </w:r>
      <w:r w:rsidR="0044685D" w:rsidRPr="00A525B8">
        <w:rPr>
          <w:color w:val="000000"/>
          <w:lang w:val="en-US"/>
        </w:rPr>
        <w:instrText>ADDIN CSL_CITATION {"citationItems":[{"id":"ITEM-1","itemData":{"DOI":"10.1016/B978-0-12-405888-0.09999-2","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id":"ITEM-1","issued":{"date-parts":[["2014"]]},"title":"Doing Bayesian data analysis: A tutorial with R, JAGS, and Stan, second edition","type":"book"},"uris":["http://www.mendeley.com/documents/?uuid=c10fb0ea-4cf8-30e1-9437-4b8b98f3aba6"]}],"mendeley":{"formattedCitation":"(5)","plainTextFormattedCitation":"(5)","previouslyFormattedCitation":"(5)"},"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5)</w:t>
      </w:r>
      <w:r w:rsidRPr="00A525B8">
        <w:rPr>
          <w:color w:val="000000"/>
          <w:lang w:val="en-US"/>
        </w:rPr>
        <w:fldChar w:fldCharType="end"/>
      </w:r>
      <w:r w:rsidRPr="00A525B8">
        <w:rPr>
          <w:color w:val="000000"/>
          <w:lang w:val="en-US"/>
        </w:rPr>
        <w:t xml:space="preserve">. </w:t>
      </w:r>
    </w:p>
    <w:p w14:paraId="25E5791F" w14:textId="77777777" w:rsidR="00DF3AC1" w:rsidRPr="00A525B8" w:rsidRDefault="00DF3AC1" w:rsidP="002A7CF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p>
    <w:p w14:paraId="363EFC7F" w14:textId="77777777"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t>The six models tested were as follows:</w:t>
      </w:r>
    </w:p>
    <w:p w14:paraId="29695746" w14:textId="77777777"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FF0000"/>
          <w:lang w:val="en-US"/>
        </w:rPr>
      </w:pPr>
      <w:r w:rsidRPr="00A525B8">
        <w:rPr>
          <w:color w:val="000000"/>
          <w:lang w:val="en-US"/>
        </w:rPr>
        <w:t xml:space="preserve">1. </w:t>
      </w:r>
      <w:r w:rsidRPr="00A525B8">
        <w:rPr>
          <w:b/>
          <w:bCs/>
          <w:color w:val="000000"/>
          <w:lang w:val="en-US"/>
        </w:rPr>
        <w:t>Two parameters:</w:t>
      </w:r>
      <w:r w:rsidRPr="00A525B8">
        <w:rPr>
          <w:color w:val="000000"/>
          <w:lang w:val="en-US"/>
        </w:rPr>
        <w:t xml:space="preserve"> </w:t>
      </w:r>
      <w:r w:rsidRPr="00A525B8">
        <w:rPr>
          <w:b/>
          <w:bCs/>
          <w:color w:val="000000"/>
          <w:lang w:val="en-US"/>
        </w:rPr>
        <w:t>α and β</w:t>
      </w:r>
      <w:r w:rsidRPr="00A525B8">
        <w:rPr>
          <w:color w:val="000000"/>
          <w:lang w:val="en-US"/>
        </w:rPr>
        <w:t>, the learning rate and reinforcement sensitivity parameter.</w:t>
      </w:r>
      <w:r w:rsidRPr="00A525B8">
        <w:rPr>
          <w:color w:val="FF0000"/>
          <w:lang w:val="en-US"/>
        </w:rPr>
        <w:t xml:space="preserve"> </w:t>
      </w:r>
    </w:p>
    <w:p w14:paraId="4945E8AD" w14:textId="1270E356"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t xml:space="preserve">2. </w:t>
      </w:r>
      <w:r w:rsidRPr="00A525B8">
        <w:rPr>
          <w:b/>
          <w:bCs/>
          <w:color w:val="000000"/>
          <w:lang w:val="en-US"/>
        </w:rPr>
        <w:t>Three parameters: α,</w:t>
      </w:r>
      <w:r w:rsidRPr="00A525B8">
        <w:rPr>
          <w:color w:val="000000"/>
          <w:lang w:val="en-US"/>
        </w:rPr>
        <w:t xml:space="preserve"> </w:t>
      </w:r>
      <w:r w:rsidRPr="00A525B8">
        <w:rPr>
          <w:b/>
          <w:bCs/>
          <w:color w:val="000000"/>
          <w:lang w:val="en-US"/>
        </w:rPr>
        <w:t>β,</w:t>
      </w:r>
      <w:r w:rsidRPr="00A525B8">
        <w:rPr>
          <w:color w:val="000000"/>
          <w:lang w:val="en-US"/>
        </w:rPr>
        <w:t xml:space="preserve"> stimulus stickiness parameter </w:t>
      </w:r>
      <w:r w:rsidRPr="00A525B8">
        <w:rPr>
          <w:b/>
          <w:bCs/>
          <w:color w:val="000000"/>
          <w:lang w:val="en-US"/>
        </w:rPr>
        <w:t>κ</w:t>
      </w:r>
      <w:r w:rsidRPr="00A525B8">
        <w:rPr>
          <w:b/>
          <w:bCs/>
          <w:color w:val="000000"/>
          <w:position w:val="-4"/>
          <w:vertAlign w:val="subscript"/>
          <w:lang w:val="en-US"/>
        </w:rPr>
        <w:t>stim</w:t>
      </w:r>
      <w:r w:rsidRPr="00A525B8">
        <w:rPr>
          <w:color w:val="000000"/>
          <w:lang w:val="en-US"/>
        </w:rPr>
        <w:t>. κ</w:t>
      </w:r>
      <w:r w:rsidRPr="00A525B8">
        <w:rPr>
          <w:color w:val="000000"/>
          <w:position w:val="-4"/>
          <w:vertAlign w:val="subscript"/>
          <w:lang w:val="en-US"/>
        </w:rPr>
        <w:t>stim</w:t>
      </w:r>
      <w:r w:rsidRPr="00A525B8">
        <w:rPr>
          <w:color w:val="000000"/>
          <w:lang w:val="en-US"/>
        </w:rPr>
        <w:t xml:space="preserve"> is the tendency to respond to the same stimulus as on the previous trial, irrespective of its location and outcome (i.e., whether it was rewarded or not), and was used to update the Q value as follows: </w:t>
      </w:r>
      <m:oMath>
        <m:sSub>
          <m:sSubPr>
            <m:ctrlPr>
              <w:rPr>
                <w:rFonts w:ascii="Cambria Math" w:hAnsi="Cambria Math"/>
                <w:i/>
                <w:color w:val="000000"/>
                <w:lang w:val="en-US"/>
              </w:rPr>
            </m:ctrlPr>
          </m:sSubPr>
          <m:e>
            <m:sSup>
              <m:sSupPr>
                <m:ctrlPr>
                  <w:rPr>
                    <w:rFonts w:ascii="Cambria Math" w:hAnsi="Cambria Math"/>
                    <w:i/>
                    <w:color w:val="000000"/>
                    <w:lang w:val="en-US"/>
                  </w:rPr>
                </m:ctrlPr>
              </m:sSupPr>
              <m:e>
                <m:r>
                  <w:rPr>
                    <w:rFonts w:ascii="Cambria Math" w:hAnsi="Cambria Math"/>
                    <w:color w:val="000000"/>
                    <w:lang w:val="en-US"/>
                  </w:rPr>
                  <m:t>Q</m:t>
                </m:r>
              </m:e>
              <m:sup>
                <m:r>
                  <w:rPr>
                    <w:rFonts w:ascii="Cambria Math" w:hAnsi="Cambria Math"/>
                    <w:color w:val="000000"/>
                    <w:lang w:val="en-US"/>
                  </w:rPr>
                  <m:t>stim</m:t>
                </m:r>
              </m:sup>
            </m:sSup>
          </m:e>
          <m:sub>
            <m:r>
              <w:rPr>
                <w:rFonts w:ascii="Cambria Math" w:hAnsi="Cambria Math"/>
                <w:color w:val="000000"/>
                <w:lang w:val="en-US"/>
              </w:rPr>
              <m:t>s,t+1</m:t>
            </m:r>
          </m:sub>
        </m:sSub>
        <m:r>
          <w:rPr>
            <w:rFonts w:ascii="Cambria Math" w:hAnsi="Cambria Math"/>
            <w:color w:val="000000"/>
            <w:lang w:val="en-US"/>
          </w:rPr>
          <m:t>=</m:t>
        </m:r>
        <m:sSub>
          <m:sSubPr>
            <m:ctrlPr>
              <w:rPr>
                <w:rFonts w:ascii="Cambria Math" w:hAnsi="Cambria Math"/>
                <w:bCs/>
                <w:color w:val="000000"/>
                <w:lang w:val="en-US"/>
              </w:rPr>
            </m:ctrlPr>
          </m:sSubPr>
          <m:e>
            <m:r>
              <m:rPr>
                <m:sty m:val="p"/>
              </m:rPr>
              <w:rPr>
                <w:rFonts w:ascii="Cambria Math" w:hAnsi="Cambria Math"/>
                <w:color w:val="000000"/>
                <w:lang w:val="en-US"/>
              </w:rPr>
              <m:t>κ</m:t>
            </m:r>
          </m:e>
          <m:sub>
            <m:r>
              <w:rPr>
                <w:rFonts w:ascii="Cambria Math" w:hAnsi="Cambria Math"/>
                <w:color w:val="000000"/>
                <w:lang w:val="en-US"/>
              </w:rPr>
              <m:t>stim</m:t>
            </m:r>
          </m:sub>
        </m:sSub>
        <m:sSub>
          <m:sSubPr>
            <m:ctrlPr>
              <w:rPr>
                <w:rFonts w:ascii="Cambria Math" w:hAnsi="Cambria Math"/>
                <w:i/>
                <w:color w:val="000000"/>
                <w:lang w:val="en-US"/>
              </w:rPr>
            </m:ctrlPr>
          </m:sSubPr>
          <m:e>
            <m:r>
              <w:rPr>
                <w:rFonts w:ascii="Cambria Math" w:hAnsi="Cambria Math"/>
                <w:color w:val="000000"/>
                <w:lang w:val="en-US"/>
              </w:rPr>
              <m:t>S</m:t>
            </m:r>
          </m:e>
          <m:sub>
            <m:r>
              <w:rPr>
                <w:rFonts w:ascii="Cambria Math" w:hAnsi="Cambria Math"/>
                <w:color w:val="000000"/>
                <w:lang w:val="en-US"/>
              </w:rPr>
              <m:t>s,t</m:t>
            </m:r>
          </m:sub>
        </m:sSub>
      </m:oMath>
      <w:r w:rsidRPr="00A525B8">
        <w:rPr>
          <w:color w:val="000000"/>
          <w:lang w:val="en-US"/>
        </w:rPr>
        <w:t xml:space="preserve">. </w:t>
      </w:r>
      <m:oMath>
        <m:sSub>
          <m:sSubPr>
            <m:ctrlPr>
              <w:rPr>
                <w:rFonts w:ascii="Cambria Math" w:hAnsi="Cambria Math"/>
                <w:i/>
                <w:color w:val="000000"/>
                <w:lang w:val="en-US"/>
              </w:rPr>
            </m:ctrlPr>
          </m:sSubPr>
          <m:e>
            <m:r>
              <w:rPr>
                <w:rFonts w:ascii="Cambria Math" w:hAnsi="Cambria Math"/>
                <w:color w:val="000000"/>
                <w:lang w:val="en-US"/>
              </w:rPr>
              <m:t>S</m:t>
            </m:r>
          </m:e>
          <m:sub>
            <m:r>
              <w:rPr>
                <w:rFonts w:ascii="Cambria Math" w:hAnsi="Cambria Math"/>
                <w:color w:val="000000"/>
                <w:lang w:val="en-US"/>
              </w:rPr>
              <m:t>s,t</m:t>
            </m:r>
          </m:sub>
        </m:sSub>
      </m:oMath>
      <w:r w:rsidRPr="00A525B8">
        <w:rPr>
          <w:color w:val="000000"/>
          <w:lang w:val="en-US"/>
        </w:rPr>
        <w:t xml:space="preserve"> represents the stimulus chosen by the subject on the last trial. This value is 1 if the same stimulus was chosen</w:t>
      </w:r>
      <w:r w:rsidR="007813AA" w:rsidRPr="00A525B8">
        <w:rPr>
          <w:color w:val="000000"/>
          <w:lang w:val="en-US"/>
        </w:rPr>
        <w:t xml:space="preserve"> as on the previous trial</w:t>
      </w:r>
      <w:r w:rsidRPr="00A525B8">
        <w:rPr>
          <w:color w:val="000000"/>
          <w:lang w:val="en-US"/>
        </w:rPr>
        <w:t xml:space="preserve">, and 0 if another stimulus was chosen. The final Q value is the sum of  </w:t>
      </w:r>
      <m:oMath>
        <m:sSub>
          <m:sSubPr>
            <m:ctrlPr>
              <w:rPr>
                <w:rFonts w:ascii="Cambria Math" w:hAnsi="Cambria Math"/>
                <w:i/>
                <w:color w:val="000000"/>
                <w:lang w:val="en-US"/>
              </w:rPr>
            </m:ctrlPr>
          </m:sSubPr>
          <m:e>
            <m:sSup>
              <m:sSupPr>
                <m:ctrlPr>
                  <w:rPr>
                    <w:rFonts w:ascii="Cambria Math" w:hAnsi="Cambria Math"/>
                    <w:i/>
                    <w:color w:val="000000"/>
                    <w:lang w:val="en-US"/>
                  </w:rPr>
                </m:ctrlPr>
              </m:sSupPr>
              <m:e>
                <m:r>
                  <w:rPr>
                    <w:rFonts w:ascii="Cambria Math" w:hAnsi="Cambria Math"/>
                    <w:color w:val="000000"/>
                    <w:lang w:val="en-US"/>
                  </w:rPr>
                  <m:t>Q</m:t>
                </m:r>
              </m:e>
              <m:sup>
                <m:r>
                  <w:rPr>
                    <w:rFonts w:ascii="Cambria Math" w:hAnsi="Cambria Math"/>
                    <w:color w:val="000000"/>
                    <w:lang w:val="en-US"/>
                  </w:rPr>
                  <m:t>stim</m:t>
                </m:r>
              </m:sup>
            </m:sSup>
          </m:e>
          <m:sub>
            <m:r>
              <w:rPr>
                <w:rFonts w:ascii="Cambria Math" w:hAnsi="Cambria Math"/>
                <w:color w:val="000000"/>
                <w:lang w:val="en-US"/>
              </w:rPr>
              <m:t>s,t+1</m:t>
            </m:r>
          </m:sub>
        </m:sSub>
      </m:oMath>
      <w:r w:rsidRPr="00A525B8">
        <w:rPr>
          <w:color w:val="000000"/>
          <w:lang w:val="en-US"/>
        </w:rPr>
        <w:t xml:space="preserve"> and the Q value as calculated in equation 1</w:t>
      </w:r>
      <w:r w:rsidR="00652E9B" w:rsidRPr="00A525B8">
        <w:rPr>
          <w:color w:val="000000"/>
          <w:lang w:val="en-US"/>
        </w:rPr>
        <w:t xml:space="preserve"> (see main text)</w:t>
      </w:r>
      <w:r w:rsidRPr="00A525B8">
        <w:rPr>
          <w:color w:val="000000"/>
          <w:lang w:val="en-US"/>
        </w:rPr>
        <w:t>.</w:t>
      </w:r>
    </w:p>
    <w:p w14:paraId="19FC234B" w14:textId="77777777"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bCs/>
          <w:color w:val="000000"/>
          <w:lang w:val="en-US"/>
        </w:rPr>
      </w:pPr>
      <w:r w:rsidRPr="00A525B8">
        <w:rPr>
          <w:color w:val="000000"/>
          <w:lang w:val="en-US"/>
        </w:rPr>
        <w:t xml:space="preserve">3. </w:t>
      </w:r>
      <w:r w:rsidRPr="00A525B8">
        <w:rPr>
          <w:b/>
          <w:bCs/>
          <w:color w:val="000000"/>
          <w:lang w:val="en-US"/>
        </w:rPr>
        <w:t>Three parameters: α</w:t>
      </w:r>
      <w:r w:rsidRPr="00A525B8">
        <w:rPr>
          <w:b/>
          <w:bCs/>
          <w:color w:val="000000"/>
          <w:vertAlign w:val="subscript"/>
          <w:lang w:val="en-US"/>
        </w:rPr>
        <w:t>rew</w:t>
      </w:r>
      <w:r w:rsidRPr="00A525B8">
        <w:rPr>
          <w:b/>
          <w:bCs/>
          <w:color w:val="000000"/>
          <w:lang w:val="en-US"/>
        </w:rPr>
        <w:t>, α</w:t>
      </w:r>
      <w:r w:rsidRPr="00A525B8">
        <w:rPr>
          <w:b/>
          <w:bCs/>
          <w:color w:val="000000"/>
          <w:vertAlign w:val="subscript"/>
          <w:lang w:val="en-US"/>
        </w:rPr>
        <w:t>non-rew</w:t>
      </w:r>
      <w:r w:rsidRPr="00A525B8">
        <w:rPr>
          <w:b/>
          <w:bCs/>
          <w:color w:val="000000"/>
          <w:lang w:val="en-US"/>
        </w:rPr>
        <w:t xml:space="preserve">, β. </w:t>
      </w:r>
      <w:r w:rsidRPr="00A525B8">
        <w:rPr>
          <w:color w:val="000000"/>
          <w:lang w:val="en-US"/>
        </w:rPr>
        <w:t>Similar to model 1, but containing two separate</w:t>
      </w:r>
      <w:r w:rsidRPr="00A525B8">
        <w:rPr>
          <w:b/>
          <w:bCs/>
          <w:color w:val="000000"/>
          <w:lang w:val="en-US"/>
        </w:rPr>
        <w:t xml:space="preserve"> </w:t>
      </w:r>
      <w:r w:rsidRPr="00A525B8">
        <w:rPr>
          <w:color w:val="000000"/>
          <w:lang w:val="en-US"/>
        </w:rPr>
        <w:t xml:space="preserve">learning rates for rewarded and non-rewarded trials, respectively. </w:t>
      </w:r>
    </w:p>
    <w:p w14:paraId="78E2C40B" w14:textId="77777777"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bCs/>
          <w:color w:val="000000"/>
          <w:lang w:val="en-US"/>
        </w:rPr>
      </w:pPr>
      <w:r w:rsidRPr="00A525B8">
        <w:rPr>
          <w:color w:val="000000"/>
          <w:lang w:val="en-US"/>
        </w:rPr>
        <w:t xml:space="preserve">4. </w:t>
      </w:r>
      <w:r w:rsidRPr="00A525B8">
        <w:rPr>
          <w:b/>
          <w:bCs/>
          <w:color w:val="000000"/>
          <w:lang w:val="en-US"/>
        </w:rPr>
        <w:t>Four parameters: α</w:t>
      </w:r>
      <w:r w:rsidRPr="00A525B8">
        <w:rPr>
          <w:b/>
          <w:bCs/>
          <w:color w:val="000000"/>
          <w:vertAlign w:val="subscript"/>
          <w:lang w:val="en-US"/>
        </w:rPr>
        <w:t>rew</w:t>
      </w:r>
      <w:r w:rsidRPr="00A525B8">
        <w:rPr>
          <w:b/>
          <w:bCs/>
          <w:color w:val="000000"/>
          <w:lang w:val="en-US"/>
        </w:rPr>
        <w:t>, α</w:t>
      </w:r>
      <w:r w:rsidRPr="00A525B8">
        <w:rPr>
          <w:b/>
          <w:bCs/>
          <w:color w:val="000000"/>
          <w:vertAlign w:val="subscript"/>
          <w:lang w:val="en-US"/>
        </w:rPr>
        <w:t>non-rew</w:t>
      </w:r>
      <w:r w:rsidRPr="00A525B8">
        <w:rPr>
          <w:b/>
          <w:bCs/>
          <w:color w:val="000000"/>
          <w:lang w:val="en-US"/>
        </w:rPr>
        <w:t>, β and κ</w:t>
      </w:r>
      <w:r w:rsidRPr="00A525B8">
        <w:rPr>
          <w:b/>
          <w:bCs/>
          <w:color w:val="000000"/>
          <w:position w:val="-4"/>
          <w:vertAlign w:val="subscript"/>
          <w:lang w:val="en-US"/>
        </w:rPr>
        <w:t>stim</w:t>
      </w:r>
      <w:r w:rsidRPr="00A525B8">
        <w:rPr>
          <w:b/>
          <w:bCs/>
          <w:color w:val="000000"/>
          <w:lang w:val="en-US"/>
        </w:rPr>
        <w:t xml:space="preserve">. </w:t>
      </w:r>
    </w:p>
    <w:p w14:paraId="2E87C4FF" w14:textId="77777777"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t>5.</w:t>
      </w:r>
      <w:r w:rsidRPr="00A525B8">
        <w:rPr>
          <w:b/>
          <w:bCs/>
          <w:color w:val="000000"/>
          <w:lang w:val="en-US"/>
        </w:rPr>
        <w:t xml:space="preserve"> Four parameters: α</w:t>
      </w:r>
      <w:r w:rsidRPr="00A525B8">
        <w:rPr>
          <w:b/>
          <w:bCs/>
          <w:color w:val="000000"/>
          <w:vertAlign w:val="subscript"/>
          <w:lang w:val="en-US"/>
        </w:rPr>
        <w:t>rew</w:t>
      </w:r>
      <w:r w:rsidRPr="00A525B8">
        <w:rPr>
          <w:b/>
          <w:bCs/>
          <w:color w:val="000000"/>
          <w:lang w:val="en-US"/>
        </w:rPr>
        <w:t>, α</w:t>
      </w:r>
      <w:r w:rsidRPr="00A525B8">
        <w:rPr>
          <w:b/>
          <w:bCs/>
          <w:color w:val="000000"/>
          <w:vertAlign w:val="subscript"/>
          <w:lang w:val="en-US"/>
        </w:rPr>
        <w:t>non-rew</w:t>
      </w:r>
      <w:r w:rsidRPr="00A525B8">
        <w:rPr>
          <w:b/>
          <w:bCs/>
          <w:color w:val="000000"/>
          <w:lang w:val="en-US"/>
        </w:rPr>
        <w:t>, β and κ</w:t>
      </w:r>
      <w:r w:rsidRPr="00A525B8">
        <w:rPr>
          <w:b/>
          <w:bCs/>
          <w:color w:val="000000"/>
          <w:position w:val="-4"/>
          <w:vertAlign w:val="subscript"/>
          <w:lang w:val="en-US"/>
        </w:rPr>
        <w:t>side</w:t>
      </w:r>
      <w:r w:rsidRPr="00A525B8">
        <w:rPr>
          <w:b/>
          <w:bCs/>
          <w:color w:val="000000"/>
          <w:lang w:val="en-US"/>
        </w:rPr>
        <w:t xml:space="preserve">. </w:t>
      </w:r>
      <w:r w:rsidRPr="00A525B8">
        <w:rPr>
          <w:color w:val="000000"/>
          <w:lang w:val="en-US"/>
        </w:rPr>
        <w:t xml:space="preserve">The stimulus stickiness parameter was replaced with the side stickiness parameter, representing the tendency to choose the same side as on the previous trial, irrespective of the outcome produced, and was used to update the Q value as follows: </w:t>
      </w:r>
      <m:oMath>
        <m:sSub>
          <m:sSubPr>
            <m:ctrlPr>
              <w:rPr>
                <w:rFonts w:ascii="Cambria Math" w:hAnsi="Cambria Math"/>
                <w:i/>
                <w:color w:val="000000"/>
                <w:lang w:val="en-US"/>
              </w:rPr>
            </m:ctrlPr>
          </m:sSubPr>
          <m:e>
            <m:sSup>
              <m:sSupPr>
                <m:ctrlPr>
                  <w:rPr>
                    <w:rFonts w:ascii="Cambria Math" w:hAnsi="Cambria Math"/>
                    <w:i/>
                    <w:color w:val="000000"/>
                    <w:lang w:val="en-US"/>
                  </w:rPr>
                </m:ctrlPr>
              </m:sSupPr>
              <m:e>
                <m:r>
                  <w:rPr>
                    <w:rFonts w:ascii="Cambria Math" w:hAnsi="Cambria Math"/>
                    <w:color w:val="000000"/>
                    <w:lang w:val="en-US"/>
                  </w:rPr>
                  <m:t>Q</m:t>
                </m:r>
              </m:e>
              <m:sup>
                <m:r>
                  <w:rPr>
                    <w:rFonts w:ascii="Cambria Math" w:hAnsi="Cambria Math"/>
                    <w:color w:val="000000"/>
                    <w:lang w:val="en-US"/>
                  </w:rPr>
                  <m:t>loc</m:t>
                </m:r>
              </m:sup>
            </m:sSup>
          </m:e>
          <m:sub>
            <m:r>
              <w:rPr>
                <w:rFonts w:ascii="Cambria Math" w:hAnsi="Cambria Math"/>
                <w:color w:val="000000"/>
                <w:lang w:val="en-US"/>
              </w:rPr>
              <m:t>s,t+1</m:t>
            </m:r>
          </m:sub>
        </m:sSub>
        <m:r>
          <w:rPr>
            <w:rFonts w:ascii="Cambria Math" w:hAnsi="Cambria Math"/>
            <w:color w:val="000000"/>
            <w:lang w:val="en-US"/>
          </w:rPr>
          <m:t>=</m:t>
        </m:r>
        <m:sSub>
          <m:sSubPr>
            <m:ctrlPr>
              <w:rPr>
                <w:rFonts w:ascii="Cambria Math" w:hAnsi="Cambria Math"/>
                <w:bCs/>
                <w:color w:val="000000"/>
                <w:lang w:val="en-US"/>
              </w:rPr>
            </m:ctrlPr>
          </m:sSubPr>
          <m:e>
            <m:r>
              <m:rPr>
                <m:sty m:val="p"/>
              </m:rPr>
              <w:rPr>
                <w:rFonts w:ascii="Cambria Math" w:hAnsi="Cambria Math"/>
                <w:color w:val="000000"/>
                <w:lang w:val="en-US"/>
              </w:rPr>
              <m:t>κ</m:t>
            </m:r>
          </m:e>
          <m:sub>
            <m:r>
              <w:rPr>
                <w:rFonts w:ascii="Cambria Math" w:hAnsi="Cambria Math"/>
                <w:color w:val="000000"/>
                <w:lang w:val="en-US"/>
              </w:rPr>
              <m:t>side</m:t>
            </m:r>
          </m:sub>
        </m:sSub>
        <m:sSub>
          <m:sSubPr>
            <m:ctrlPr>
              <w:rPr>
                <w:rFonts w:ascii="Cambria Math" w:hAnsi="Cambria Math"/>
                <w:i/>
                <w:color w:val="000000"/>
                <w:lang w:val="en-US"/>
              </w:rPr>
            </m:ctrlPr>
          </m:sSubPr>
          <m:e>
            <m:r>
              <w:rPr>
                <w:rFonts w:ascii="Cambria Math" w:hAnsi="Cambria Math"/>
                <w:color w:val="000000"/>
                <w:lang w:val="en-US"/>
              </w:rPr>
              <m:t>L</m:t>
            </m:r>
          </m:e>
          <m:sub>
            <m:r>
              <w:rPr>
                <w:rFonts w:ascii="Cambria Math" w:hAnsi="Cambria Math"/>
                <w:color w:val="000000"/>
                <w:lang w:val="en-US"/>
              </w:rPr>
              <m:t>s,t</m:t>
            </m:r>
          </m:sub>
        </m:sSub>
      </m:oMath>
      <w:r w:rsidRPr="00A525B8">
        <w:rPr>
          <w:color w:val="000000"/>
          <w:lang w:val="en-US"/>
        </w:rPr>
        <w:t xml:space="preserve">. </w:t>
      </w:r>
      <m:oMath>
        <m:sSub>
          <m:sSubPr>
            <m:ctrlPr>
              <w:rPr>
                <w:rFonts w:ascii="Cambria Math" w:hAnsi="Cambria Math"/>
                <w:i/>
                <w:color w:val="000000"/>
                <w:lang w:val="en-US"/>
              </w:rPr>
            </m:ctrlPr>
          </m:sSubPr>
          <m:e>
            <m:r>
              <w:rPr>
                <w:rFonts w:ascii="Cambria Math" w:hAnsi="Cambria Math"/>
                <w:color w:val="000000"/>
                <w:lang w:val="en-US"/>
              </w:rPr>
              <m:t>L</m:t>
            </m:r>
          </m:e>
          <m:sub>
            <m:r>
              <w:rPr>
                <w:rFonts w:ascii="Cambria Math" w:hAnsi="Cambria Math"/>
                <w:color w:val="000000"/>
                <w:lang w:val="en-US"/>
              </w:rPr>
              <m:t>s,t</m:t>
            </m:r>
          </m:sub>
        </m:sSub>
      </m:oMath>
      <w:r w:rsidRPr="00A525B8">
        <w:rPr>
          <w:color w:val="000000"/>
          <w:lang w:val="en-US"/>
        </w:rPr>
        <w:t xml:space="preserve"> represents the side chosen by the subject on the last trial. </w:t>
      </w:r>
      <w:r w:rsidRPr="00A525B8">
        <w:rPr>
          <w:color w:val="000000"/>
          <w:lang w:val="en-US"/>
        </w:rPr>
        <w:lastRenderedPageBreak/>
        <w:t xml:space="preserve">This value is 1 if the same side was chosen, and 0 if the other side was chosen. The final Q value is the sum of  </w:t>
      </w:r>
      <m:oMath>
        <m:sSub>
          <m:sSubPr>
            <m:ctrlPr>
              <w:rPr>
                <w:rFonts w:ascii="Cambria Math" w:hAnsi="Cambria Math"/>
                <w:i/>
                <w:color w:val="000000"/>
                <w:lang w:val="en-US"/>
              </w:rPr>
            </m:ctrlPr>
          </m:sSubPr>
          <m:e>
            <m:sSup>
              <m:sSupPr>
                <m:ctrlPr>
                  <w:rPr>
                    <w:rFonts w:ascii="Cambria Math" w:hAnsi="Cambria Math"/>
                    <w:i/>
                    <w:color w:val="000000"/>
                    <w:lang w:val="en-US"/>
                  </w:rPr>
                </m:ctrlPr>
              </m:sSupPr>
              <m:e>
                <m:r>
                  <w:rPr>
                    <w:rFonts w:ascii="Cambria Math" w:hAnsi="Cambria Math"/>
                    <w:color w:val="000000"/>
                    <w:lang w:val="en-US"/>
                  </w:rPr>
                  <m:t>Q</m:t>
                </m:r>
              </m:e>
              <m:sup>
                <m:r>
                  <w:rPr>
                    <w:rFonts w:ascii="Cambria Math" w:hAnsi="Cambria Math"/>
                    <w:color w:val="000000"/>
                    <w:lang w:val="en-US"/>
                  </w:rPr>
                  <m:t>loc</m:t>
                </m:r>
              </m:sup>
            </m:sSup>
          </m:e>
          <m:sub>
            <m:r>
              <w:rPr>
                <w:rFonts w:ascii="Cambria Math" w:hAnsi="Cambria Math"/>
                <w:color w:val="000000"/>
                <w:lang w:val="en-US"/>
              </w:rPr>
              <m:t>s,t+1</m:t>
            </m:r>
          </m:sub>
        </m:sSub>
      </m:oMath>
      <w:r w:rsidRPr="00A525B8">
        <w:rPr>
          <w:color w:val="000000"/>
          <w:lang w:val="en-US"/>
        </w:rPr>
        <w:t xml:space="preserve"> and the Q value as calculated in equation 1. </w:t>
      </w:r>
    </w:p>
    <w:p w14:paraId="299D2CCD" w14:textId="77777777"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t xml:space="preserve">6. </w:t>
      </w:r>
      <w:r w:rsidRPr="00A525B8">
        <w:rPr>
          <w:b/>
          <w:bCs/>
          <w:color w:val="000000"/>
          <w:lang w:val="en-US"/>
        </w:rPr>
        <w:t>Five parameters: α</w:t>
      </w:r>
      <w:r w:rsidRPr="00A525B8">
        <w:rPr>
          <w:b/>
          <w:bCs/>
          <w:color w:val="000000"/>
          <w:vertAlign w:val="subscript"/>
          <w:lang w:val="en-US"/>
        </w:rPr>
        <w:t>rew</w:t>
      </w:r>
      <w:r w:rsidRPr="00A525B8">
        <w:rPr>
          <w:b/>
          <w:bCs/>
          <w:color w:val="000000"/>
          <w:lang w:val="en-US"/>
        </w:rPr>
        <w:t>, α</w:t>
      </w:r>
      <w:r w:rsidRPr="00A525B8">
        <w:rPr>
          <w:b/>
          <w:bCs/>
          <w:color w:val="000000"/>
          <w:vertAlign w:val="subscript"/>
          <w:lang w:val="en-US"/>
        </w:rPr>
        <w:t>non-rew</w:t>
      </w:r>
      <w:r w:rsidRPr="00A525B8">
        <w:rPr>
          <w:b/>
          <w:bCs/>
          <w:color w:val="000000"/>
          <w:lang w:val="en-US"/>
        </w:rPr>
        <w:t>, β, κ</w:t>
      </w:r>
      <w:r w:rsidRPr="00A525B8">
        <w:rPr>
          <w:b/>
          <w:bCs/>
          <w:color w:val="000000"/>
          <w:position w:val="-4"/>
          <w:vertAlign w:val="subscript"/>
          <w:lang w:val="en-US"/>
        </w:rPr>
        <w:t>stim</w:t>
      </w:r>
      <w:r w:rsidRPr="00A525B8">
        <w:rPr>
          <w:b/>
          <w:bCs/>
          <w:color w:val="000000"/>
          <w:position w:val="-4"/>
          <w:lang w:val="en-US"/>
        </w:rPr>
        <w:t xml:space="preserve"> and </w:t>
      </w:r>
      <w:r w:rsidRPr="00A525B8">
        <w:rPr>
          <w:b/>
          <w:bCs/>
          <w:color w:val="000000"/>
          <w:lang w:val="en-US"/>
        </w:rPr>
        <w:t>κ</w:t>
      </w:r>
      <w:r w:rsidRPr="00A525B8">
        <w:rPr>
          <w:b/>
          <w:bCs/>
          <w:color w:val="000000"/>
          <w:position w:val="-4"/>
          <w:vertAlign w:val="subscript"/>
          <w:lang w:val="en-US"/>
        </w:rPr>
        <w:t>side</w:t>
      </w:r>
      <w:r w:rsidRPr="00A525B8">
        <w:rPr>
          <w:b/>
          <w:bCs/>
          <w:color w:val="000000"/>
          <w:position w:val="-4"/>
          <w:lang w:val="en-US"/>
        </w:rPr>
        <w:t>.</w:t>
      </w:r>
    </w:p>
    <w:p w14:paraId="0DCC76DD" w14:textId="67E5840B"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position w:val="4"/>
          <w:lang w:val="en-US"/>
        </w:rPr>
      </w:pPr>
      <w:r w:rsidRPr="00A525B8">
        <w:rPr>
          <w:color w:val="000000"/>
          <w:lang w:val="en-US"/>
        </w:rPr>
        <w:t xml:space="preserve">The models were fitted through Hamiltonian Markov Chain Monte Carlo sampling via Stan 2.17.2 </w:t>
      </w:r>
      <w:r w:rsidRPr="00A525B8">
        <w:rPr>
          <w:lang w:val="en-US"/>
        </w:rPr>
        <w:fldChar w:fldCharType="begin" w:fldLock="1"/>
      </w:r>
      <w:r w:rsidR="0044685D" w:rsidRPr="00A525B8">
        <w:rPr>
          <w:color w:val="000000"/>
          <w:lang w:val="en-US"/>
        </w:rPr>
        <w:instrText>ADDIN CSL_CITATION {"citationItems":[{"id":"ITEM-1","itemData":{"DOI":"10.18637/JSS.V076.I01","ISSN":"1548-7660","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 A.","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1","11"]]},"page":"1-32","publisher":"American Statistical Association","title":"Stan: A Probabilistic Programming Language","type":"article-journal","volume":"76"},"uris":["http://www.mendeley.com/documents/?uuid=df2c7737-5f41-3e1e-87f0-d5f71d04705c"]}],"mendeley":{"formattedCitation":"(6)","plainTextFormattedCitation":"(6)","previouslyFormattedCitation":"(6)"},"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6)</w:t>
      </w:r>
      <w:r w:rsidRPr="00A525B8">
        <w:rPr>
          <w:color w:val="000000"/>
          <w:lang w:val="en-US"/>
        </w:rPr>
        <w:fldChar w:fldCharType="end"/>
      </w:r>
      <w:r w:rsidRPr="00A525B8">
        <w:rPr>
          <w:color w:val="000000"/>
          <w:lang w:val="en-US"/>
        </w:rPr>
        <w:t xml:space="preserve">. Convergence was ensured using the potential scale reduction factor </w:t>
      </w:r>
      <w:r w:rsidRPr="00A525B8">
        <w:rPr>
          <w:lang w:val="en-US"/>
        </w:rPr>
        <w:fldChar w:fldCharType="begin" w:fldLock="1"/>
      </w:r>
      <w:r w:rsidR="0044685D" w:rsidRPr="00A525B8">
        <w:rPr>
          <w:color w:val="000000"/>
          <w:lang w:val="en-US"/>
        </w:rPr>
        <w:instrText>ADDIN CSL_CITATION {"citationItems":[{"id":"ITEM-1","itemData":{"DOI":"10.1080/10618600.1998.10474787","ISSN":"15372715","abstract":"We generalize the method proposed by Gelman and Rubin (1992a) for monitoring the convergence of iterative simulations by comparing between and within variances of multiple chains, in order to obtain a family of tests for convergence. We review methods of inference from simulations in order to develop convergence-monitoring summaries that are relevant for the purposes for which the simulations are used. We recommend applying a battery of tests for mixing based on the comparison of inferences from individual sequences and from the mixture of sequences. Finally, we discuss multivariate analogues, for assessing convergence of several parameters simultaneously. © 1998 American Statistical Association, Institute of Mathematical Statistics, and Interface Foundation of North America.","author":[{"dropping-particle":"","family":"Brooks","given":"Stephen P.","non-dropping-particle":"","parse-names":false,"suffix":""},{"dropping-particle":"","family":"Gelman","given":"Andrew","non-dropping-particle":"","parse-names":false,"suffix":""}],"container-title":"Journal of Computational and Graphical Statistics","id":"ITEM-1","issue":"4","issued":{"date-parts":[["1998"]]},"title":"General methods for monitoring convergence of iterative simulations)?","type":"article-journal","volume":"7"},"uris":["http://www.mendeley.com/documents/?uuid=2ea75628-5b7e-3b76-bc4c-96a5dc57184c"]},{"id":"ITEM-2","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elman","given":"Andrew","non-dropping-particle":"","parse-names":false,"suffix":""}],"container-title":"Journal of Chemical Information and Modeling","id":"ITEM-2","issue":"9","issued":{"date-parts":[["2013"]]},"title":"Bayesian data analysis","type":"book","volume":"53"},"uris":["http://www.mendeley.com/documents/?uuid=12772f35-7e6d-356c-9801-ca90e197cf52"]}],"mendeley":{"formattedCitation":"(7,8)","plainTextFormattedCitation":"(7,8)","previouslyFormattedCitation":"(7,8)"},"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7,8)</w:t>
      </w:r>
      <w:r w:rsidRPr="00A525B8">
        <w:rPr>
          <w:color w:val="000000"/>
          <w:lang w:val="en-US"/>
        </w:rPr>
        <w:fldChar w:fldCharType="end"/>
      </w:r>
      <w:r w:rsidRPr="00A525B8">
        <w:rPr>
          <w:color w:val="000000"/>
          <w:lang w:val="en-US"/>
        </w:rPr>
        <w:t>. A potential scale reduction factor value close to 1 indicated perfect convergence. A cut-off of 1.1 was selected as a stringent criterion for convergence. Models were compared</w:t>
      </w:r>
      <w:r w:rsidR="009C67C4" w:rsidRPr="00A525B8">
        <w:rPr>
          <w:color w:val="000000"/>
          <w:lang w:val="en-US"/>
        </w:rPr>
        <w:t xml:space="preserve"> and the winning model identified</w:t>
      </w:r>
      <w:r w:rsidRPr="00A525B8">
        <w:rPr>
          <w:color w:val="000000"/>
          <w:lang w:val="en-US"/>
        </w:rPr>
        <w:t xml:space="preserve"> using a bridge sampling estimate of the marginal likelihoo</w:t>
      </w:r>
      <w:r w:rsidR="009C67C4" w:rsidRPr="00A525B8">
        <w:rPr>
          <w:color w:val="000000"/>
          <w:lang w:val="en-US"/>
        </w:rPr>
        <w:t>d</w:t>
      </w:r>
      <w:r w:rsidRPr="00A525B8">
        <w:rPr>
          <w:color w:val="000000"/>
          <w:lang w:val="en-US"/>
        </w:rPr>
        <w:t xml:space="preserve"> using the “bridgesampling” R package </w:t>
      </w:r>
      <w:r w:rsidRPr="00A525B8">
        <w:rPr>
          <w:lang w:val="en-US"/>
        </w:rPr>
        <w:fldChar w:fldCharType="begin" w:fldLock="1"/>
      </w:r>
      <w:r w:rsidR="0044685D" w:rsidRPr="00A525B8">
        <w:rPr>
          <w:color w:val="000000"/>
          <w:lang w:val="en-US"/>
        </w:rPr>
        <w:instrText>ADDIN CSL_CITATION {"citationItems":[{"id":"ITEM-1","itemData":{"DOI":"10.1080/23743603.2017.1326760","ISSN":"23743611","abstract":"Earlier work found that–compared to participants who adopted constrictive body postures–participants who adopted expansive body postures reported feeling more powerful, showed an increase in testosterone and a decrease in cortisol, and displayed an increased tolerance for risk. However, these power pose effects have recently come under considerable scrutiny. Here, we present a Bayesian meta-analysis of six preregistered studies from this special issue, focusing on the effect of power posing on felt power. Our analysis improves on standard classical meta-analyses in several ways. First and foremost, we considered only preregistered studies, eliminating concerns about publication bias. Second, the Bayesian approach enables us to quantify evidence for both the alternative and the null hypothesis. Third, we use Bayesian model-averaging to account for the uncertainty with respect to the choice for a fixed-effect model or a random-effect model. Fourth, based on a literature review, we obtained an empirically informed prior distribution for the between-study heterogeneity of effect sizes. This empirically informed prior can serve as a default choice not only for the investigation of the power pose effect but for effects in the field of psychology more generally. For effect size, we considered a default and an informed prior. Our meta-analysis yields very strong evidence for an effect of power posing on felt power. However, when the analysis is restricted to participants unfamiliar with the effect, the meta-analysis yields evidence that is only moderate.","author":[{"dropping-particle":"","family":"Gronau","given":"Quentin F.","non-dropping-particle":"","parse-names":false,"suffix":""},{"dropping-particle":"","family":"Erp","given":"Sara","non-dropping-particle":"Van","parse-names":false,"suffix":""},{"dropping-particle":"","family":"Heck","given":"Daniel W.","non-dropping-particle":"","parse-names":false,"suffix":""},{"dropping-particle":"","family":"Cesario","given":"Joseph","non-dropping-particle":"","parse-names":false,"suffix":""},{"dropping-particle":"","family":"Jonas","given":"Kai J.","non-dropping-particle":"","parse-names":false,"suffix":""},{"dropping-particle":"","family":"Wagenmakers","given":"Eric Jan","non-dropping-particle":"","parse-names":false,"suffix":""}],"container-title":"Comprehensive Results in Social Psychology","id":"ITEM-1","issue":"1","issued":{"date-parts":[["2017"]]},"title":"A Bayesian model-averaged meta-analysis of the power pose effect with informed and default priors: the case of felt power","type":"article-journal","volume":"2"},"uris":["http://www.mendeley.com/documents/?uuid=e8b1bd7e-1d85-3235-9533-fa006b38720a"]},{"id":"ITEM-2","itemData":{"DOI":"10.18637/jss.v092.i10","ISSN":"15487660","abstract":"Statistical procedures such as Bayes factor model selection and Bayesian model averaging require the computation of normalizing constants (e.g., marginal likelihoods). These normalizing constants are notoriously difficult to obtain, as they usually involve high-dimensional integrals that cannot be solved analytically. Here we introduce an R package that uses bridge sampling (Meng and Wong 1996; Meng and Schilling 2002) to estimate normalizing constants in a generic and easy-to-use fashion. For models implemented in Stan, the estimation procedure is automatic. We illustrate the functionality of the package with three examples.","author":[{"dropping-particle":"","family":"Gronau","given":"Quentin F.","non-dropping-particle":"","parse-names":false,"suffix":""},{"dropping-particle":"","family":"Singmann","given":"Henrik","non-dropping-particle":"","parse-names":false,"suffix":""},{"dropping-particle":"","family":"Wagenmakers","given":"Eric Jan","non-dropping-particle":"","parse-names":false,"suffix":""}],"container-title":"Journal of Statistical Software","id":"ITEM-2","issued":{"date-parts":[["2020"]]},"title":"Bridgesampling: An R package for estimating normalizing constants","type":"article-journal","volume":"92"},"uris":["http://www.mendeley.com/documents/?uuid=0e5f0e56-c441-3c76-9b48-81fe1174e2be"]}],"mendeley":{"formattedCitation":"(9,10)","plainTextFormattedCitation":"(9,10)","previouslyFormattedCitation":"(9,10)"},"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9,10)</w:t>
      </w:r>
      <w:r w:rsidRPr="00A525B8">
        <w:rPr>
          <w:color w:val="000000"/>
          <w:lang w:val="en-US"/>
        </w:rPr>
        <w:fldChar w:fldCharType="end"/>
      </w:r>
      <w:r w:rsidRPr="00A525B8">
        <w:rPr>
          <w:color w:val="000000"/>
          <w:lang w:val="en-US"/>
        </w:rPr>
        <w:t xml:space="preserve">. </w:t>
      </w:r>
      <w:r w:rsidR="00AB67F1" w:rsidRPr="00A525B8">
        <w:rPr>
          <w:color w:val="000000"/>
          <w:lang w:val="en-US"/>
        </w:rPr>
        <w:t xml:space="preserve">The model with the highest marginal likelihood and posterior probability </w:t>
      </w:r>
      <w:r w:rsidR="00D9463F" w:rsidRPr="00A525B8">
        <w:rPr>
          <w:color w:val="000000"/>
          <w:lang w:val="en-US"/>
        </w:rPr>
        <w:t>was considered to provide the best fit to the data.</w:t>
      </w:r>
    </w:p>
    <w:p w14:paraId="77F8AD36" w14:textId="77777777"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bCs/>
          <w:color w:val="000000"/>
          <w:lang w:val="en-US"/>
        </w:rPr>
      </w:pPr>
    </w:p>
    <w:p w14:paraId="1A19E1E9" w14:textId="77777777" w:rsidR="00DF3AC1" w:rsidRPr="00A525B8" w:rsidRDefault="00DF3AC1"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t>Between-group differences were sampled to give a posterior probability distribution for each quantity of interest. These posterior distributions were interpreted using the 95% and 75% HDI, which are ‘credible intervals’ in Bayesian statistics. At 95% HDI, more evidence is provided for there being group differences than at 75% HDI. However, findings at 75% HDI are also considered to provide sufficient evidence for there being group differences.</w:t>
      </w:r>
    </w:p>
    <w:p w14:paraId="0DFFE9B4" w14:textId="77777777" w:rsidR="00804B2B" w:rsidRPr="00A525B8" w:rsidRDefault="00804B2B"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p>
    <w:p w14:paraId="0CCEB022" w14:textId="77777777" w:rsidR="00311785" w:rsidRPr="00A525B8" w:rsidRDefault="00311785" w:rsidP="00311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bCs/>
          <w:color w:val="000000"/>
          <w:lang w:val="en-US"/>
        </w:rPr>
      </w:pPr>
      <w:r w:rsidRPr="00A525B8">
        <w:rPr>
          <w:b/>
          <w:bCs/>
          <w:color w:val="000000"/>
          <w:lang w:val="en-US"/>
        </w:rPr>
        <w:t xml:space="preserve">Data simulation </w:t>
      </w:r>
    </w:p>
    <w:p w14:paraId="0EDE9A36" w14:textId="2BBF18AC" w:rsidR="00311785" w:rsidRPr="00A525B8" w:rsidRDefault="00311785" w:rsidP="00311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t xml:space="preserve">Data were simulated using the posterior group mean parameters from the winning model, with the aim of determining whether the winning model could reproduce the behavioral observations. The simulated data were then analyzed using a conventional PRL analysis as described in </w:t>
      </w:r>
      <w:r w:rsidRPr="00A525B8">
        <w:rPr>
          <w:lang w:val="en-US"/>
        </w:rPr>
        <w:fldChar w:fldCharType="begin" w:fldLock="1"/>
      </w:r>
      <w:r w:rsidR="0044685D" w:rsidRPr="00A525B8">
        <w:rPr>
          <w:color w:val="000000"/>
          <w:lang w:val="en-US"/>
        </w:rPr>
        <w:instrText>ADDIN CSL_CITATION {"citationItems":[{"id":"ITEM-1","itemData":{"DOI":"10.1192/bjp.bp.114.152223","ISSN":"14721465","PMID":"26045346","abstract":"Background: Individuals with cocaine and gambling addictions exhibit cognitive flexibility deficits that may underlie persistence of harmful behaviours. Aims: We investigated the neural substrates of cognitive inflexibility in cocaine users v. pathological gamblers, aiming to disambiguate common mechanisms v. cocaine effects. Method: Eighteen cocaine users, 18 pathological gamblers and 18 controls performed a probabilistic reversal learning task during functional magnetic resonance imaging, and were genotyped for the DRD2/ANKK Taq1A polymorphism. Results: Cocaine users and pathological gamblers exhibited reduced ventrolateral prefrontal cortex (PFC) signal during reversal shifting. Cocaine users further showed increased dorsomedial PFC (dmPFC) activation relative to pathological gamblers during perseveration, and decreased dorsolateral PFC activation relative to pathological gamblers and controls during shifting. Preliminary genetic findings indicated that cocaine users carrying the DRD2/ANKK Taq1A1+ genotype may derive unique stimulatory effects on shifting-related ventrolateral PFC signal. Conclusions: Reduced ventrolateral PFC activation during shifting may constitute a common neural marker across gambling and cocaine addictions. Additional cocaine-related effects relate to a wider pattern of task-related dysregulation, reflected in signal abnormalities in dorsolateral and dmPFC.","author":[{"dropping-particle":"","family":"Verdejo-Garcia","given":"Antonio","non-dropping-particle":"","parse-names":false,"suffix":""},{"dropping-particle":"","family":"Clark","given":"Luke","non-dropping-particle":"","parse-names":false,"suffix":""},{"dropping-particle":"","family":"Verdejo-Román","given":"Juan","non-dropping-particle":"","parse-names":false,"suffix":""},{"dropping-particle":"","family":"Albein-Urios","given":"Natalia","non-dropping-particle":"","parse-names":false,"suffix":""},{"dropping-particle":"","family":"Martinez-Gonzalez","given":"José M.","non-dropping-particle":"","parse-names":false,"suffix":""},{"dropping-particle":"","family":"Gutierrez","given":"Blanca","non-dropping-particle":"","parse-names":false,"suffix":""},{"dropping-particle":"","family":"Soriano-Mas","given":"Carles","non-dropping-particle":"","parse-names":false,"suffix":""}],"container-title":"British Journal of Psychiatry","id":"ITEM-1","issue":"2","issued":{"date-parts":[["2015","8","1"]]},"page":"158-164","publisher":"Royal College of Psychiatrists","title":"Neural substrates of cognitive flexibility in cocaine and gambling addictions","type":"article-journal","volume":"207"},"uris":["http://www.mendeley.com/documents/?uuid=71447951-2563-3a73-9563-77c6df0cb4f0"]}],"mendeley":{"formattedCitation":"(4)","plainTextFormattedCitation":"(4)","previouslyFormattedCitation":"(4)"},"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4)</w:t>
      </w:r>
      <w:r w:rsidRPr="00A525B8">
        <w:rPr>
          <w:color w:val="000000"/>
          <w:lang w:val="en-US"/>
        </w:rPr>
        <w:fldChar w:fldCharType="end"/>
      </w:r>
      <w:r w:rsidRPr="00A525B8">
        <w:rPr>
          <w:color w:val="000000"/>
          <w:lang w:val="en-US"/>
        </w:rPr>
        <w:t xml:space="preserve">. One hundred virtual “subjects” were simulated for each group, with each “subject” performing the PRL task in silico. </w:t>
      </w:r>
    </w:p>
    <w:p w14:paraId="7BC5464B" w14:textId="77777777" w:rsidR="001C0688" w:rsidRPr="00A525B8" w:rsidRDefault="001C0688" w:rsidP="00311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p>
    <w:p w14:paraId="1721FCD2" w14:textId="7F3F023C" w:rsidR="001C0688" w:rsidRPr="00A525B8" w:rsidRDefault="0031486E" w:rsidP="00311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bCs/>
          <w:color w:val="000000"/>
          <w:lang w:val="en-US"/>
        </w:rPr>
      </w:pPr>
      <w:r w:rsidRPr="00A525B8">
        <w:rPr>
          <w:b/>
          <w:bCs/>
          <w:color w:val="000000"/>
          <w:lang w:val="en-US"/>
        </w:rPr>
        <w:t>Correlation between conventional and reinforcement learning measures</w:t>
      </w:r>
    </w:p>
    <w:p w14:paraId="217420F4" w14:textId="6F39C402" w:rsidR="0031486E" w:rsidRPr="00A525B8" w:rsidRDefault="004C25D4" w:rsidP="00311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lastRenderedPageBreak/>
        <w:t xml:space="preserve">Spearman’s rank coefficient was used to correlate conventional and RL parameters, as the data were non-normally distributed. </w:t>
      </w:r>
      <w:r w:rsidR="004148D4" w:rsidRPr="00A525B8">
        <w:rPr>
          <w:color w:val="000000"/>
          <w:lang w:val="en-US"/>
        </w:rPr>
        <w:t xml:space="preserve">Correction for multiple comparisons was accounted for using FDR correction </w:t>
      </w:r>
      <w:r w:rsidR="004148D4" w:rsidRPr="00A525B8">
        <w:rPr>
          <w:color w:val="000000"/>
          <w:lang w:val="en-US"/>
        </w:rPr>
        <w:fldChar w:fldCharType="begin" w:fldLock="1"/>
      </w:r>
      <w:r w:rsidR="0044685D" w:rsidRPr="00A525B8">
        <w:rPr>
          <w:color w:val="000000"/>
          <w:lang w:val="en-US"/>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title":"Controlling the False Discovery Rate: A Practical and Powerful Approach to Multiple Testing","type":"article-journal","volume":"57"},"uris":["http://www.mendeley.com/documents/?uuid=b515d0f4-fe38-30e1-81c6-8322cab986db"]}],"mendeley":{"formattedCitation":"(11)","plainTextFormattedCitation":"(11)","previouslyFormattedCitation":"(11)"},"properties":{"noteIndex":0},"schema":"https://github.com/citation-style-language/schema/raw/master/csl-citation.json"}</w:instrText>
      </w:r>
      <w:r w:rsidR="004148D4" w:rsidRPr="00A525B8">
        <w:rPr>
          <w:color w:val="000000"/>
          <w:lang w:val="en-US"/>
        </w:rPr>
        <w:fldChar w:fldCharType="separate"/>
      </w:r>
      <w:r w:rsidR="002C22FE" w:rsidRPr="00A525B8">
        <w:rPr>
          <w:noProof/>
          <w:color w:val="000000"/>
          <w:lang w:val="en-US"/>
        </w:rPr>
        <w:t>(11)</w:t>
      </w:r>
      <w:r w:rsidR="004148D4" w:rsidRPr="00A525B8">
        <w:rPr>
          <w:color w:val="000000"/>
          <w:lang w:val="en-US"/>
        </w:rPr>
        <w:fldChar w:fldCharType="end"/>
      </w:r>
      <w:r w:rsidR="004148D4" w:rsidRPr="00A525B8">
        <w:rPr>
          <w:color w:val="000000"/>
          <w:lang w:val="en-US"/>
        </w:rPr>
        <w:t>.</w:t>
      </w:r>
      <w:r w:rsidR="00886AA6" w:rsidRPr="00A525B8">
        <w:rPr>
          <w:color w:val="000000"/>
          <w:lang w:val="en-US"/>
        </w:rPr>
        <w:t xml:space="preserve"> The statistical analyses </w:t>
      </w:r>
      <w:r w:rsidR="00A80075" w:rsidRPr="00A525B8">
        <w:rPr>
          <w:color w:val="000000"/>
          <w:lang w:val="en-US"/>
        </w:rPr>
        <w:t xml:space="preserve">were run in R version 4.0.4 </w:t>
      </w:r>
      <w:r w:rsidR="00A80075" w:rsidRPr="00A525B8">
        <w:rPr>
          <w:color w:val="000000"/>
          <w:lang w:val="en-US"/>
        </w:rPr>
        <w:fldChar w:fldCharType="begin" w:fldLock="1"/>
      </w:r>
      <w:r w:rsidR="0044685D" w:rsidRPr="00A525B8">
        <w:rPr>
          <w:color w:val="000000"/>
          <w:lang w:val="en-US"/>
        </w:rPr>
        <w:instrText>ADDIN CSL_CITATION {"citationItems":[{"id":"ITEM-1","itemData":{"abstract":"(2019). R: A language and environment for statistical computing. R Foundation for Statistical Computing, . URL https://www.R-project.org/.","author":[{"dropping-particle":"","family":"R Core Team","given":"","non-dropping-particle":"","parse-names":false,"suffix":""}],"container-title":"R Foundation for Statistical Computing","id":"ITEM-1","issued":{"date-parts":[["2021"]]},"title":"R: A Language and Environment for Statistical Computing","type":"article"},"uris":["http://www.mendeley.com/documents/?uuid=2a985989-961b-3671-b80a-d950929a2633"]}],"mendeley":{"formattedCitation":"(12)","plainTextFormattedCitation":"(12)","previouslyFormattedCitation":"(12)"},"properties":{"noteIndex":0},"schema":"https://github.com/citation-style-language/schema/raw/master/csl-citation.json"}</w:instrText>
      </w:r>
      <w:r w:rsidR="00A80075" w:rsidRPr="00A525B8">
        <w:rPr>
          <w:color w:val="000000"/>
          <w:lang w:val="en-US"/>
        </w:rPr>
        <w:fldChar w:fldCharType="separate"/>
      </w:r>
      <w:r w:rsidR="002C22FE" w:rsidRPr="00A525B8">
        <w:rPr>
          <w:noProof/>
          <w:color w:val="000000"/>
          <w:lang w:val="en-US"/>
        </w:rPr>
        <w:t>(12)</w:t>
      </w:r>
      <w:r w:rsidR="00A80075" w:rsidRPr="00A525B8">
        <w:rPr>
          <w:color w:val="000000"/>
          <w:lang w:val="en-US"/>
        </w:rPr>
        <w:fldChar w:fldCharType="end"/>
      </w:r>
      <w:r w:rsidR="00FE6C9D" w:rsidRPr="00A525B8">
        <w:rPr>
          <w:color w:val="000000"/>
          <w:lang w:val="en-US"/>
        </w:rPr>
        <w:t xml:space="preserve">. Significance was considered </w:t>
      </w:r>
      <w:r w:rsidR="004A2491" w:rsidRPr="00A525B8">
        <w:rPr>
          <w:color w:val="000000"/>
          <w:lang w:val="en-US"/>
        </w:rPr>
        <w:t xml:space="preserve">below p=0.05. </w:t>
      </w:r>
      <w:r w:rsidR="00A80075" w:rsidRPr="00A525B8">
        <w:rPr>
          <w:color w:val="000000"/>
          <w:lang w:val="en-US"/>
        </w:rPr>
        <w:t xml:space="preserve"> </w:t>
      </w:r>
    </w:p>
    <w:p w14:paraId="70ACB6DC" w14:textId="77777777" w:rsidR="00311785" w:rsidRPr="00A525B8" w:rsidRDefault="00311785" w:rsidP="00DF3A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p>
    <w:p w14:paraId="794DE40D" w14:textId="77777777" w:rsidR="001E7C29" w:rsidRPr="00A525B8" w:rsidRDefault="001E7C29" w:rsidP="001E7C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bCs/>
          <w:color w:val="000000"/>
          <w:lang w:val="en-US"/>
        </w:rPr>
      </w:pPr>
      <w:r w:rsidRPr="00A525B8">
        <w:rPr>
          <w:b/>
          <w:bCs/>
          <w:color w:val="000000"/>
          <w:lang w:val="en-US"/>
        </w:rPr>
        <w:t>Imaging acquisition</w:t>
      </w:r>
    </w:p>
    <w:p w14:paraId="3C32B013" w14:textId="7D74E5C0" w:rsidR="001E7C29" w:rsidRPr="00A525B8" w:rsidRDefault="001E7C29" w:rsidP="001E7C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t>Subjects were scanned in a 3T MRI scanner with an eight-channel phased-array head coil (Intera Achieva, Philips Medical Systems, Eindhoven, The Netherlands). First, three T2*-weighted scans using an echo planar imaging (EPI) sequence were taken (repetition time (TR)=2000 ms, time to echo (TE)=35 ms, field of view (FOV)=230x230 mm, 96x96 matrix, flip angle=90°, 21 4-mm axial slices, 1-mm gap, 330 scans each). Subsequently, a sagittal three-dimensional T1-weighted turbo-gradient-echo sequence was used (150 slices, TR=8.3 ms, TE=3.8 ms, flip angle=8°, FOV=240x240, 1 mm</w:t>
      </w:r>
      <w:r w:rsidRPr="00A525B8">
        <w:rPr>
          <w:color w:val="000000"/>
          <w:vertAlign w:val="superscript"/>
          <w:lang w:val="en-US"/>
        </w:rPr>
        <w:t>3</w:t>
      </w:r>
      <w:r w:rsidRPr="00A525B8">
        <w:rPr>
          <w:color w:val="000000"/>
          <w:position w:val="8"/>
          <w:lang w:val="en-US"/>
        </w:rPr>
        <w:t xml:space="preserve"> </w:t>
      </w:r>
      <w:r w:rsidRPr="00A525B8">
        <w:rPr>
          <w:color w:val="000000"/>
          <w:lang w:val="en-US"/>
        </w:rPr>
        <w:t xml:space="preserve">voxels). More details can be found in </w:t>
      </w:r>
      <w:r w:rsidRPr="00A525B8">
        <w:rPr>
          <w:lang w:val="en-US"/>
        </w:rPr>
        <w:fldChar w:fldCharType="begin" w:fldLock="1"/>
      </w:r>
      <w:r w:rsidR="0044685D" w:rsidRPr="00A525B8">
        <w:rPr>
          <w:color w:val="000000"/>
          <w:lang w:val="en-US"/>
        </w:rPr>
        <w:instrText>ADDIN CSL_CITATION {"citationItems":[{"id":"ITEM-1","itemData":{"DOI":"10.1192/bjp.bp.114.152223","ISSN":"14721465","PMID":"26045346","abstract":"Background: Individuals with cocaine and gambling addictions exhibit cognitive flexibility deficits that may underlie persistence of harmful behaviours. Aims: We investigated the neural substrates of cognitive inflexibility in cocaine users v. pathological gamblers, aiming to disambiguate common mechanisms v. cocaine effects. Method: Eighteen cocaine users, 18 pathological gamblers and 18 controls performed a probabilistic reversal learning task during functional magnetic resonance imaging, and were genotyped for the DRD2/ANKK Taq1A polymorphism. Results: Cocaine users and pathological gamblers exhibited reduced ventrolateral prefrontal cortex (PFC) signal during reversal shifting. Cocaine users further showed increased dorsomedial PFC (dmPFC) activation relative to pathological gamblers during perseveration, and decreased dorsolateral PFC activation relative to pathological gamblers and controls during shifting. Preliminary genetic findings indicated that cocaine users carrying the DRD2/ANKK Taq1A1+ genotype may derive unique stimulatory effects on shifting-related ventrolateral PFC signal. Conclusions: Reduced ventrolateral PFC activation during shifting may constitute a common neural marker across gambling and cocaine addictions. Additional cocaine-related effects relate to a wider pattern of task-related dysregulation, reflected in signal abnormalities in dorsolateral and dmPFC.","author":[{"dropping-particle":"","family":"Verdejo-Garcia","given":"Antonio","non-dropping-particle":"","parse-names":false,"suffix":""},{"dropping-particle":"","family":"Clark","given":"Luke","non-dropping-particle":"","parse-names":false,"suffix":""},{"dropping-particle":"","family":"Verdejo-Román","given":"Juan","non-dropping-particle":"","parse-names":false,"suffix":""},{"dropping-particle":"","family":"Albein-Urios","given":"Natalia","non-dropping-particle":"","parse-names":false,"suffix":""},{"dropping-particle":"","family":"Martinez-Gonzalez","given":"José M.","non-dropping-particle":"","parse-names":false,"suffix":""},{"dropping-particle":"","family":"Gutierrez","given":"Blanca","non-dropping-particle":"","parse-names":false,"suffix":""},{"dropping-particle":"","family":"Soriano-Mas","given":"Carles","non-dropping-particle":"","parse-names":false,"suffix":""}],"container-title":"British Journal of Psychiatry","id":"ITEM-1","issue":"2","issued":{"date-parts":[["2015","8","1"]]},"page":"158-164","publisher":"Royal College of Psychiatrists","title":"Neural substrates of cognitive flexibility in cocaine and gambling addictions","type":"article-journal","volume":"207"},"uris":["http://www.mendeley.com/documents/?uuid=71447951-2563-3a73-9563-77c6df0cb4f0"]}],"mendeley":{"formattedCitation":"(4)","plainTextFormattedCitation":"(4)","previouslyFormattedCitation":"(4)"},"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4)</w:t>
      </w:r>
      <w:r w:rsidRPr="00A525B8">
        <w:rPr>
          <w:color w:val="000000"/>
          <w:lang w:val="en-US"/>
        </w:rPr>
        <w:fldChar w:fldCharType="end"/>
      </w:r>
      <w:r w:rsidRPr="00A525B8">
        <w:rPr>
          <w:color w:val="000000"/>
          <w:lang w:val="en-US"/>
        </w:rPr>
        <w:t>.</w:t>
      </w:r>
    </w:p>
    <w:p w14:paraId="7F998B5C" w14:textId="77777777" w:rsidR="001E7C29" w:rsidRPr="00A525B8" w:rsidRDefault="001E7C29" w:rsidP="001E7C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p>
    <w:p w14:paraId="40844D0C" w14:textId="77777777" w:rsidR="001E7C29" w:rsidRPr="00A525B8" w:rsidRDefault="001E7C29" w:rsidP="001E7C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b/>
          <w:bCs/>
          <w:color w:val="000000"/>
          <w:lang w:val="en-US"/>
        </w:rPr>
      </w:pPr>
      <w:r w:rsidRPr="00A525B8">
        <w:rPr>
          <w:b/>
          <w:bCs/>
          <w:color w:val="000000"/>
          <w:lang w:val="en-US"/>
        </w:rPr>
        <w:t>Image pre-processing</w:t>
      </w:r>
    </w:p>
    <w:p w14:paraId="2E8C8C51" w14:textId="7B74B78B" w:rsidR="001E7C29" w:rsidRPr="00A525B8" w:rsidRDefault="001E7C29" w:rsidP="001E7C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t xml:space="preserve">The FMRIB Software Library (FSL) and FMRIPREP were used to pre-process the data </w:t>
      </w:r>
      <w:r w:rsidRPr="00A525B8">
        <w:rPr>
          <w:lang w:val="en-US"/>
        </w:rPr>
        <w:fldChar w:fldCharType="begin" w:fldLock="1"/>
      </w:r>
      <w:r w:rsidR="0044685D" w:rsidRPr="00A525B8">
        <w:rPr>
          <w:color w:val="000000"/>
          <w:lang w:val="en-US"/>
        </w:rPr>
        <w:instrText>ADDIN CSL_CITATION {"citationItems":[{"id":"ITEM-1","itemData":{"DOI":"10.1038/s41592-018-0235-4","ISSN":"1548-7105","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 fMRIPrep is a robust and easy-to-use pipeline for preprocessing of diverse fMRI data. The transparent workflow dispenses of manual intervention, thereby ensuring the reproducibility of the results.","author":[{"dropping-particle":"","family":"Esteban","given":"Oscar","non-dropping-particle":"","parse-names":false,"suffix":""},{"dropping-particle":"","family":"Markiewicz","given":"Christopher J.","non-dropping-particle":"","parse-names":false,"suffix":""},{"dropping-particle":"","family":"Blair","given":"Ross W.","non-dropping-particle":"","parse-names":false,"suffix":""},{"dropping-particle":"","family":"Moodie","given":"Craig A.","non-dropping-particle":"","parse-names":false,"suffix":""},{"dropping-particle":"","family":"Isik","given":"A. Ilkay","non-dropping-particle":"","parse-names":false,"suffix":""},{"dropping-particle":"","family":"Erramuzpe","given":"Asier","non-dropping-particle":"","parse-names":false,"suffix":""},{"dropping-particle":"","family":"Kent","given":"James D.","non-dropping-particle":"","parse-names":false,"suffix":""},{"dropping-particle":"","family":"Goncalves","given":"Mathias","non-dropping-particle":"","parse-names":false,"suffix":""},{"dropping-particle":"","family":"DuPre","given":"Elizabeth","non-dropping-particle":"","parse-names":false,"suffix":""},{"dropping-particle":"","family":"Snyder","given":"Madeleine","non-dropping-particle":"","parse-names":false,"suffix":""},{"dropping-particle":"","family":"Oya","given":"Hiroyuki","non-dropping-particle":"","parse-names":false,"suffix":""},{"dropping-particle":"","family":"Ghosh","given":"Satrajit S.","non-dropping-particle":"","parse-names":false,"suffix":""},{"dropping-particle":"","family":"Wright","given":"Jessey","non-dropping-particle":"","parse-names":false,"suffix":""},{"dropping-particle":"","family":"Durnez","given":"Joke","non-dropping-particle":"","parse-names":false,"suffix":""},{"dropping-particle":"","family":"Poldrack","given":"Russell A.","non-dropping-particle":"","parse-names":false,"suffix":""},{"dropping-particle":"","family":"Gorgolewski","given":"Krzysztof J.","non-dropping-particle":"","parse-names":false,"suffix":""}],"container-title":"Nature Methods 2018 16:1","id":"ITEM-1","issue":"1","issued":{"date-parts":[["2018","12","10"]]},"page":"111-116","publisher":"Nature Publishing Group","title":"fMRIPrep: a robust preprocessing pipeline for functional MRI","type":"article-journal","volume":"16"},"uris":["http://www.mendeley.com/documents/?uuid=fded87bf-e065-37c1-a8b8-31d1a6573d20"]},{"id":"ITEM-2","itemData":{"DOI":"10.1016/j.neuroimage.2004.07.051","ISSN":"10538119","abstract":"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that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The majority of the research laid out in this paper has been implemented as freely available software tools within FMRIB's Software Library (FSL). © 2004 Elsevier Inc. All rights reserved.","author":[{"dropping-particle":"","family":"Smith","given":"Stephen M.","non-dropping-particle":"","parse-names":false,"suffix":""},{"dropping-particle":"","family":"Jenkinson","given":"Mark","non-dropping-particle":"","parse-names":false,"suffix":""},{"dropping-particle":"","family":"Woolrich","given":"Mark W.","non-dropping-particle":"","parse-names":false,"suffix":""},{"dropping-particle":"","family":"Beckmann","given":"Christian F.","non-dropping-particle":"","parse-names":false,"suffix":""},{"dropping-particle":"","family":"Behrens","given":"Timothy E.J.","non-dropping-particle":"","parse-names":false,"suffix":""},{"dropping-particle":"","family":"Johansen-Berg","given":"Heidi","non-dropping-particle":"","parse-names":false,"suffix":""},{"dropping-particle":"","family":"Bannister","given":"Peter R.","non-dropping-particle":"","parse-names":false,"suffix":""},{"dropping-particle":"","family":"Luca","given":"Marilena","non-dropping-particle":"De","parse-names":false,"suffix":""},{"dropping-particle":"","family":"Drobnjak","given":"Ivana","non-dropping-particle":"","parse-names":false,"suffix":""},{"dropping-particle":"","family":"Flitney","given":"David E.","non-dropping-particle":"","parse-names":false,"suffix":""},{"dropping-particle":"","family":"Niazy","given":"Rami K.","non-dropping-particle":"","parse-names":false,"suffix":""},{"dropping-particle":"","family":"Saunders","given":"James","non-dropping-particle":"","parse-names":false,"suffix":""},{"dropping-particle":"","family":"Vickers","given":"John","non-dropping-particle":"","parse-names":false,"suffix":""},{"dropping-particle":"","family":"Zhang","given":"Yongyue","non-dropping-particle":"","parse-names":false,"suffix":""},{"dropping-particle":"","family":"Stefano","given":"Nicola","non-dropping-particle":"De","parse-names":false,"suffix":""},{"dropping-particle":"","family":"Brady","given":"J. Michael","non-dropping-particle":"","parse-names":false,"suffix":""},{"dropping-particle":"","family":"Matthews","given":"Paul M.","non-dropping-particle":"","parse-names":false,"suffix":""}],"container-title":"NeuroImage","id":"ITEM-2","issue":"SUPPL. 1","issued":{"date-parts":[["2004"]]},"title":"Advances in functional and structural MR image analysis and implementation as FSL","type":"paper-conference","volume":"23"},"uris":["http://www.mendeley.com/documents/?uuid=22b80211-efbb-38d0-aabe-72c063f52a10"]}],"mendeley":{"formattedCitation":"(13,14)","plainTextFormattedCitation":"(13,14)","previouslyFormattedCitation":"(13,14)"},"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13,14)</w:t>
      </w:r>
      <w:r w:rsidRPr="00A525B8">
        <w:rPr>
          <w:color w:val="000000"/>
          <w:lang w:val="en-US"/>
        </w:rPr>
        <w:fldChar w:fldCharType="end"/>
      </w:r>
      <w:r w:rsidRPr="00A525B8">
        <w:rPr>
          <w:color w:val="000000"/>
          <w:lang w:val="en-US"/>
        </w:rPr>
        <w:t xml:space="preserve">. FMRIPREP implements multiple software, including FSL and the Advanced Normalisation Tools (ANTs) </w:t>
      </w:r>
      <w:r w:rsidRPr="00A525B8">
        <w:rPr>
          <w:lang w:val="en-US"/>
        </w:rPr>
        <w:fldChar w:fldCharType="begin" w:fldLock="1"/>
      </w:r>
      <w:r w:rsidR="0044685D" w:rsidRPr="00A525B8">
        <w:rPr>
          <w:color w:val="000000"/>
          <w:lang w:val="en-US"/>
        </w:rPr>
        <w:instrText>ADDIN CSL_CITATION {"citationItems":[{"id":"ITEM-1","itemData":{"DOI":"10.1109/TMI.2010.2046908","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author":[{"dropping-particle":"","family":"Tustison","given":"Nicholas J.","non-dropping-particle":"","parse-names":false,"suffix":""},{"dropping-particle":"","family":"Avants","given":"Brian B.","non-dropping-particle":"","parse-names":false,"suffix":""},{"dropping-particle":"","family":"Cook","given":"Philip A.","non-dropping-particle":"","parse-names":false,"suffix":""},{"dropping-particle":"","family":"Zheng","given":"Yuanjie","non-dropping-particle":"","parse-names":false,"suffix":""},{"dropping-particle":"","family":"Egan","given":"Alexander","non-dropping-particle":"","parse-names":false,"suffix":""},{"dropping-particle":"","family":"Yushkevich","given":"Paul A.","non-dropping-particle":"","parse-names":false,"suffix":""},{"dropping-particle":"","family":"Gee","given":"James C.","non-dropping-particle":"","parse-names":false,"suffix":""}],"container-title":"IEEE Transactions on Medical Imaging","id":"ITEM-1","issue":"6","issued":{"date-parts":[["2010","6"]]},"page":"1310-1320","title":"N4ITK: Improved N3 bias correction","type":"article-journal","volume":"29"},"uris":["http://www.mendeley.com/documents/?uuid=81951247-d771-3f5a-837c-342e5882007f"]}],"mendeley":{"formattedCitation":"(15)","plainTextFormattedCitation":"(15)","previouslyFormattedCitation":"(15)"},"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15)</w:t>
      </w:r>
      <w:r w:rsidRPr="00A525B8">
        <w:rPr>
          <w:color w:val="000000"/>
          <w:lang w:val="en-US"/>
        </w:rPr>
        <w:fldChar w:fldCharType="end"/>
      </w:r>
      <w:r w:rsidRPr="00A525B8">
        <w:rPr>
          <w:color w:val="000000"/>
          <w:lang w:val="en-US"/>
        </w:rPr>
        <w:t xml:space="preserve">. Each T1-weighted image was bias-field corrected using </w:t>
      </w:r>
      <w:r w:rsidRPr="00A525B8">
        <w:rPr>
          <w:i/>
          <w:iCs/>
          <w:color w:val="000000"/>
          <w:lang w:val="en-US"/>
        </w:rPr>
        <w:t>N4BiasFieldCorrection</w:t>
      </w:r>
      <w:r w:rsidRPr="00A525B8">
        <w:rPr>
          <w:color w:val="000000"/>
          <w:lang w:val="en-US"/>
        </w:rPr>
        <w:t xml:space="preserve"> and skull-stripped using </w:t>
      </w:r>
      <w:r w:rsidRPr="00A525B8">
        <w:rPr>
          <w:i/>
          <w:iCs/>
          <w:color w:val="000000"/>
          <w:lang w:val="en-US"/>
        </w:rPr>
        <w:t>antsBrainExtraction</w:t>
      </w:r>
      <w:r w:rsidRPr="00A525B8">
        <w:rPr>
          <w:color w:val="000000"/>
          <w:lang w:val="en-US"/>
        </w:rPr>
        <w:t xml:space="preserve"> with the OASIS template from the ANTs software. Functional MRI scans were spatially normalized to the ICBM 152 Nonlinear Asymmetrical template version 2009c through non-linear registration with the </w:t>
      </w:r>
      <w:r w:rsidRPr="00A525B8">
        <w:rPr>
          <w:i/>
          <w:iCs/>
          <w:color w:val="000000"/>
          <w:lang w:val="en-US"/>
        </w:rPr>
        <w:t>antsRegistration</w:t>
      </w:r>
      <w:r w:rsidRPr="00A525B8">
        <w:rPr>
          <w:color w:val="000000"/>
          <w:lang w:val="en-US"/>
        </w:rPr>
        <w:t xml:space="preserve"> tool using brain-extracted versions of both the T1-weighted (T1w) volume and template </w:t>
      </w:r>
      <w:r w:rsidRPr="00A525B8">
        <w:rPr>
          <w:lang w:val="en-US"/>
        </w:rPr>
        <w:fldChar w:fldCharType="begin" w:fldLock="1"/>
      </w:r>
      <w:r w:rsidR="0044685D" w:rsidRPr="00A525B8">
        <w:rPr>
          <w:color w:val="000000"/>
          <w:lang w:val="en-US"/>
        </w:rPr>
        <w:instrText>ADDIN CSL_CITATION {"citationItems":[{"id":"ITEM-1","itemData":{"DOI":"10.1016/J.MEDIA.2007.06.004","ISSN":"1361-8415","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author":[{"dropping-particle":"","family":"Avants","given":"B. B.","non-dropping-particle":"","parse-names":false,"suffix":""},{"dropping-particle":"","family":"Epstein","given":"C. L.","non-dropping-particle":"","parse-names":false,"suffix":""},{"dropping-particle":"","family":"Grossman","given":"M.","non-dropping-particle":"","parse-names":false,"suffix":""},{"dropping-particle":"","family":"Gee","given":"J. C.","non-dropping-particle":"","parse-names":false,"suffix":""}],"container-title":"Medical Image Analysis","id":"ITEM-1","issue":"1","issued":{"date-parts":[["2008","2","1"]]},"page":"26-41","publisher":"Elsevier","title":"Symmetric diffeomorphic image registration with cross-correlation: Evaluating automated labeling of elderly and neurodegenerative brain","type":"article-journal","volume":"12"},"uris":["http://www.mendeley.com/documents/?uuid=9a4bb849-1bb5-3dd6-b86d-3e7c2bd59389"]}],"mendeley":{"formattedCitation":"(16)","plainTextFormattedCitation":"(16)","previouslyFormattedCitation":"(16)"},"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16)</w:t>
      </w:r>
      <w:r w:rsidRPr="00A525B8">
        <w:rPr>
          <w:color w:val="000000"/>
          <w:lang w:val="en-US"/>
        </w:rPr>
        <w:fldChar w:fldCharType="end"/>
      </w:r>
      <w:r w:rsidRPr="00A525B8">
        <w:rPr>
          <w:color w:val="000000"/>
          <w:lang w:val="en-US"/>
        </w:rPr>
        <w:t>.</w:t>
      </w:r>
    </w:p>
    <w:p w14:paraId="60EFD9CA" w14:textId="77777777" w:rsidR="001E7C29" w:rsidRPr="00A525B8" w:rsidRDefault="001E7C29" w:rsidP="001E7C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p>
    <w:p w14:paraId="6C82F678" w14:textId="4DC4DFB4" w:rsidR="001E7C29" w:rsidRPr="00A525B8" w:rsidRDefault="001E7C29" w:rsidP="001E7C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color w:val="000000"/>
          <w:lang w:val="en-US"/>
        </w:rPr>
        <w:lastRenderedPageBreak/>
        <w:t xml:space="preserve">Subsequently, brain extracted T1w images were segmented into cerebrospinal fluid, white matter and grey matter using </w:t>
      </w:r>
      <w:r w:rsidRPr="00A525B8">
        <w:rPr>
          <w:i/>
          <w:iCs/>
          <w:color w:val="000000"/>
          <w:lang w:val="en-US"/>
        </w:rPr>
        <w:t>fast</w:t>
      </w:r>
      <w:r w:rsidRPr="00A525B8">
        <w:rPr>
          <w:color w:val="000000"/>
          <w:lang w:val="en-US"/>
        </w:rPr>
        <w:t xml:space="preserve"> (FSL) </w:t>
      </w:r>
      <w:r w:rsidRPr="00A525B8">
        <w:rPr>
          <w:lang w:val="en-US"/>
        </w:rPr>
        <w:fldChar w:fldCharType="begin" w:fldLock="1"/>
      </w:r>
      <w:r w:rsidR="0044685D" w:rsidRPr="00A525B8">
        <w:rPr>
          <w:color w:val="000000"/>
          <w:lang w:val="en-US"/>
        </w:rPr>
        <w:instrText>ADDIN CSL_CITATION {"citationItems":[{"id":"ITEM-1","itemData":{"DOI":"10.1109/42.906424","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ongyue","non-dropping-particle":"","parse-names":false,"suffix":""},{"dropping-particle":"","family":"Brady","given":"Michael","non-dropping-particle":"","parse-names":false,"suffix":""},{"dropping-particle":"","family":"Smith","given":"Stephen","non-dropping-particle":"","parse-names":false,"suffix":""}],"container-title":"IEEE Transactions on Medical Imaging","id":"ITEM-1","issue":"1","issued":{"date-parts":[["2001","1"]]},"page":"45-57","title":"Segmentation of brain MR images through a hidden Markov random field model and the expectation-maximization algorithm","type":"article-journal","volume":"20"},"uris":["http://www.mendeley.com/documents/?uuid=85902ad0-33b2-3fe9-9d1b-b4c88c56100b"]}],"mendeley":{"formattedCitation":"(17)","plainTextFormattedCitation":"(17)","previouslyFormattedCitation":"(17)"},"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17)</w:t>
      </w:r>
      <w:r w:rsidRPr="00A525B8">
        <w:rPr>
          <w:color w:val="000000"/>
          <w:lang w:val="en-US"/>
        </w:rPr>
        <w:fldChar w:fldCharType="end"/>
      </w:r>
      <w:r w:rsidRPr="00A525B8">
        <w:rPr>
          <w:color w:val="000000"/>
          <w:lang w:val="en-US"/>
        </w:rPr>
        <w:t xml:space="preserve">. Functional MRI scans were slice-timing-corrected using </w:t>
      </w:r>
      <w:r w:rsidRPr="00A525B8">
        <w:rPr>
          <w:i/>
          <w:iCs/>
          <w:color w:val="000000"/>
          <w:lang w:val="en-US"/>
        </w:rPr>
        <w:t>slicetimer</w:t>
      </w:r>
      <w:r w:rsidRPr="00A525B8">
        <w:rPr>
          <w:color w:val="000000"/>
          <w:lang w:val="en-US"/>
        </w:rPr>
        <w:t xml:space="preserve"> (FSL) and then motion-corrected with </w:t>
      </w:r>
      <w:r w:rsidRPr="00A525B8">
        <w:rPr>
          <w:i/>
          <w:iCs/>
          <w:color w:val="000000"/>
          <w:lang w:val="en-US"/>
        </w:rPr>
        <w:t>mcflirt</w:t>
      </w:r>
      <w:r w:rsidRPr="00A525B8">
        <w:rPr>
          <w:color w:val="000000"/>
          <w:lang w:val="en-US"/>
        </w:rPr>
        <w:t xml:space="preserve"> (FSL) </w:t>
      </w:r>
      <w:r w:rsidRPr="00A525B8">
        <w:rPr>
          <w:lang w:val="en-US"/>
        </w:rPr>
        <w:fldChar w:fldCharType="begin" w:fldLock="1"/>
      </w:r>
      <w:r w:rsidR="0044685D" w:rsidRPr="00A525B8">
        <w:rPr>
          <w:color w:val="000000"/>
          <w:lang w:val="en-US"/>
        </w:rPr>
        <w:instrText>ADDIN CSL_CITATION {"citationItems":[{"id":"ITEM-1","itemData":{"DOI":"10.1006/NIMG.2002.1132","ISSN":"1053-8119","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10","1"]]},"page":"825-841","publisher":"Academic Press","title":"Improved Optimization for the Robust and Accurate Linear Registration and Motion Correction of Brain Images","type":"article-journal","volume":"17"},"uris":["http://www.mendeley.com/documents/?uuid=9afd0092-b42f-3995-a3de-9913cbdd4a68"]}],"mendeley":{"formattedCitation":"(18)","plainTextFormattedCitation":"(18)","previouslyFormattedCitation":"(18)"},"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18)</w:t>
      </w:r>
      <w:r w:rsidRPr="00A525B8">
        <w:rPr>
          <w:color w:val="000000"/>
          <w:lang w:val="en-US"/>
        </w:rPr>
        <w:fldChar w:fldCharType="end"/>
      </w:r>
      <w:r w:rsidRPr="00A525B8">
        <w:rPr>
          <w:color w:val="000000"/>
          <w:lang w:val="en-US"/>
        </w:rPr>
        <w:t xml:space="preserve">. For scans with associated field maps, distortion correction was performed using </w:t>
      </w:r>
      <w:r w:rsidRPr="00A525B8">
        <w:rPr>
          <w:i/>
          <w:iCs/>
          <w:color w:val="000000"/>
          <w:lang w:val="en-US"/>
        </w:rPr>
        <w:t>fugue</w:t>
      </w:r>
      <w:r w:rsidRPr="00A525B8">
        <w:rPr>
          <w:color w:val="000000"/>
          <w:lang w:val="en-US"/>
        </w:rPr>
        <w:t xml:space="preserve"> (FSL) </w:t>
      </w:r>
      <w:r w:rsidRPr="00A525B8">
        <w:rPr>
          <w:lang w:val="en-US"/>
        </w:rPr>
        <w:fldChar w:fldCharType="begin" w:fldLock="1"/>
      </w:r>
      <w:r w:rsidR="0044685D" w:rsidRPr="00A525B8">
        <w:rPr>
          <w:color w:val="000000"/>
          <w:lang w:val="en-US"/>
        </w:rPr>
        <w:instrText>ADDIN CSL_CITATION {"citationItems":[{"id":"ITEM-1","itemData":{"DOI":"10.1002/MRM.10354","ISSN":"1522-2594","abstract":"This work investigates the general problem of phase unwrapping for arbitrary N-dimensional phase maps. A cost function-based approach is outlined that leads to an integer programming problem. To solve this problem, a best-pair-first region merging approach is adopted as the optimization method. The algorithm was implemented and tested with 3D MRI medical data for venogram studies, as well as for fMRI applications in EPI unwrapping and rapid, automated shimming. © 2003 Wiley-Liss, Inc.","author":[{"dropping-particle":"","family":"Jenkinson","given":"Mark","non-dropping-particle":"","parse-names":false,"suffix":""}],"container-title":"Magnetic Resonance in Medicine","id":"ITEM-1","issue":"1","issued":{"date-parts":[["2003","1","1"]]},"page":"193-197","publisher":"John Wiley &amp; Sons, Ltd","title":"Fast, automated, N-dimensional phase-unwrapping algorithm","type":"article-journal","volume":"49"},"uris":["http://www.mendeley.com/documents/?uuid=a7586079-ccae-3f51-9fe7-40f1dcafc400"]}],"mendeley":{"formattedCitation":"(19)","plainTextFormattedCitation":"(19)","previouslyFormattedCitation":"(19)"},"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19)</w:t>
      </w:r>
      <w:r w:rsidRPr="00A525B8">
        <w:rPr>
          <w:color w:val="000000"/>
          <w:lang w:val="en-US"/>
        </w:rPr>
        <w:fldChar w:fldCharType="end"/>
      </w:r>
      <w:r w:rsidRPr="00A525B8">
        <w:rPr>
          <w:color w:val="000000"/>
          <w:lang w:val="en-US"/>
        </w:rPr>
        <w:t xml:space="preserve">. Next, the fMRI images were co-registered to their corresponding T1w scan using boundary-based registrations with six degrees of freedom with </w:t>
      </w:r>
      <w:r w:rsidRPr="00A525B8">
        <w:rPr>
          <w:i/>
          <w:iCs/>
          <w:color w:val="000000"/>
          <w:lang w:val="en-US"/>
        </w:rPr>
        <w:t>flirt</w:t>
      </w:r>
      <w:r w:rsidRPr="00A525B8">
        <w:rPr>
          <w:color w:val="000000"/>
          <w:lang w:val="en-US"/>
        </w:rPr>
        <w:t xml:space="preserve"> (FSL) </w:t>
      </w:r>
      <w:r w:rsidRPr="00A525B8">
        <w:rPr>
          <w:lang w:val="en-US"/>
        </w:rPr>
        <w:fldChar w:fldCharType="begin" w:fldLock="1"/>
      </w:r>
      <w:r w:rsidR="0044685D" w:rsidRPr="00A525B8">
        <w:rPr>
          <w:color w:val="000000"/>
          <w:lang w:val="en-US"/>
        </w:rPr>
        <w:instrText>ADDIN CSL_CITATION {"citationItems":[{"id":"ITEM-1","itemData":{"DOI":"10.1016/J.NEUROIMAGE.2009.06.060","ISSN":"1053-8119","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author":[{"dropping-particle":"","family":"Greve","given":"Douglas N.","non-dropping-particle":"","parse-names":false,"suffix":""},{"dropping-particle":"","family":"Fischl","given":"Bruce","non-dropping-particle":"","parse-names":false,"suffix":""}],"container-title":"NeuroImage","id":"ITEM-1","issue":"1","issued":{"date-parts":[["2009","10","15"]]},"page":"63-72","publisher":"Academic Press","title":"Accurate and robust brain image alignment using boundary-based registration","type":"article-journal","volume":"48"},"uris":["http://www.mendeley.com/documents/?uuid=61f8f4ba-40e7-3466-822a-9f7adea5ad09"]}],"mendeley":{"formattedCitation":"(20)","plainTextFormattedCitation":"(20)","previouslyFormattedCitation":"(20)"},"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20)</w:t>
      </w:r>
      <w:r w:rsidRPr="00A525B8">
        <w:rPr>
          <w:color w:val="000000"/>
          <w:lang w:val="en-US"/>
        </w:rPr>
        <w:fldChar w:fldCharType="end"/>
      </w:r>
      <w:r w:rsidRPr="00A525B8">
        <w:rPr>
          <w:color w:val="000000"/>
          <w:lang w:val="en-US"/>
        </w:rPr>
        <w:t xml:space="preserve">. The field distortion correcting warp, BOLD-to-T1w transformation and T1w-to-template (MNI) warp were concatenated and applied in a single step using </w:t>
      </w:r>
      <w:r w:rsidRPr="00A525B8">
        <w:rPr>
          <w:i/>
          <w:iCs/>
          <w:color w:val="000000"/>
          <w:lang w:val="en-US"/>
        </w:rPr>
        <w:t>antsApplyTransforms</w:t>
      </w:r>
      <w:r w:rsidRPr="00A525B8">
        <w:rPr>
          <w:color w:val="000000"/>
          <w:lang w:val="en-US"/>
        </w:rPr>
        <w:t xml:space="preserve"> using Lanczos interpolation. Nipype was used to calculate the frame-wise displacement </w:t>
      </w:r>
      <w:r w:rsidRPr="00A525B8">
        <w:rPr>
          <w:lang w:val="en-US"/>
        </w:rPr>
        <w:fldChar w:fldCharType="begin" w:fldLock="1"/>
      </w:r>
      <w:r w:rsidR="0044685D" w:rsidRPr="00A525B8">
        <w:rPr>
          <w:color w:val="000000"/>
          <w:lang w:val="en-US"/>
        </w:rPr>
        <w:instrText>ADDIN CSL_CITATION {"citationItems":[{"id":"ITEM-1","itemData":{"DOI":"10.1016/J.NEUROIMAGE.2013.08.048","ISSN":"1053-8119","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1","1"]]},"page":"320-341","publisher":"Academic Press","title":"Methods to detect, characterize, and remove motion artifact in resting state fMRI","type":"article-journal","volume":"84"},"uris":["http://www.mendeley.com/documents/?uuid=cb844d45-3a12-3eb4-92f2-e8d8848e57f1"]}],"mendeley":{"formattedCitation":"(21)","plainTextFormattedCitation":"(21)","previouslyFormattedCitation":"(21)"},"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21)</w:t>
      </w:r>
      <w:r w:rsidRPr="00A525B8">
        <w:rPr>
          <w:color w:val="000000"/>
          <w:lang w:val="en-US"/>
        </w:rPr>
        <w:fldChar w:fldCharType="end"/>
      </w:r>
      <w:r w:rsidRPr="00A525B8">
        <w:rPr>
          <w:color w:val="000000"/>
          <w:lang w:val="en-US"/>
        </w:rPr>
        <w:t xml:space="preserve">. The first five volumes were discarded to avoid T1 saturation effects. fMRI images were high-pass filtered (128 s) and spatially smoothed with a 6 mm full-width, half-maximum 3D Gaussian kernel. A canonical hemodynamic response function was modelled to the onsets of the explanatory event types. Multiple criteria were used to ensure successful registration, including checking successful registration, ensuring that none of the participants showed excessive motion using DVARS (root mean square of the temporal change of the voxel-wise signal at each time point </w:t>
      </w:r>
      <w:r w:rsidRPr="00A525B8">
        <w:rPr>
          <w:color w:val="000000"/>
          <w:lang w:val="en-US"/>
        </w:rPr>
        <w:fldChar w:fldCharType="begin" w:fldLock="1"/>
      </w:r>
      <w:r w:rsidR="0044685D" w:rsidRPr="00A525B8">
        <w:rPr>
          <w:color w:val="000000"/>
          <w:lang w:val="en-US"/>
        </w:rPr>
        <w:instrText>ADDIN CSL_CITATION {"citationItems":[{"id":"ITEM-1","itemData":{"DOI":"10.3389/FNINS.2019.00169","ISSN":"1662-453X","abstract":"Resting-state functional magnetic resonance imaging (rs-fMRI) based on the blood-oxygen-level-dependent (BOLD) signal has been widely used in healthy individuals and patients to investigate brain functions when the subjects are in a resting or task-negative state. Head motion considerably confounds the interpretation of rs-fMRI data. Nuisance regression is commonly used to reduce motion-related artifacts with six motion parameters estimated from rigid-body realignment as regressors. To further compensate for the effect of head movement, the first-order temporal derivatives of motion parameters and squared motion parameters were proposed previously as possible motion regressors. However, these additional regressors may not be sufficient to model the impact of head motion because of the complexity of motion artifacts. In addition, while using more motion-related regressors could explain more variance in the data, the neural signal may also be removed with increasing number of motion regressors. To better model how in-scanner motion affects rs-fMRI data, a robust and automated convolutional neural network (CNN) model is developed in this study to obtain optimal motion regressors. The CNN network consists of two temporal convolutional layers and the output from the network are the derived motion regressors used in the following nuisance regression. The temporal convolutional layer in the network can nonparametrically model the prolonged effect of head motion. The set of regressors derived from the neural network is compared with the same number of regressors used in a traditional nuisance regression approach. It is demonstrated that the CNN-derived regressors can more effectively reduce motion-related artifacts.","author":[{"dropping-particle":"","family":"Yang","given":"Zhengshi","non-dropping-particle":"","parse-names":false,"suffix":""},{"dropping-particle":"","family":"Zhuang","given":"Xiaowei","non-dropping-particle":"","parse-names":false,"suffix":""},{"dropping-particle":"","family":"Sreenivasan","given":"Karthik","non-dropping-particle":"","parse-names":false,"suffix":""},{"dropping-particle":"","family":"Mishra","given":"Virendra","non-dropping-particle":"","parse-names":false,"suffix":""},{"dropping-particle":"","family":"Cordes","given":"Dietmar","non-dropping-particle":"","parse-names":false,"suffix":""},{"dropping-particle":"","family":"Initiative","given":"the Alzheimer’s Disease Neuroimaging","non-dropping-particle":"","parse-names":false,"suffix":""}],"container-title":"Frontiers in Neuroscience","id":"ITEM-1","issued":{"date-parts":[["2019","2","28"]]},"page":"169","publisher":"Frontiers","title":"Robust Motion Regression of Resting-State Data Using a Convolutional Neural Network Model","type":"article-journal","volume":"13"},"uris":["http://www.mendeley.com/documents/?uuid=9035471d-9d62-3fe8-93d5-e768a87d7f14"]}],"mendeley":{"formattedCitation":"(22)","plainTextFormattedCitation":"(22)","previouslyFormattedCitation":"(22)"},"properties":{"noteIndex":0},"schema":"https://github.com/citation-style-language/schema/raw/master/csl-citation.json"}</w:instrText>
      </w:r>
      <w:r w:rsidRPr="00A525B8">
        <w:rPr>
          <w:color w:val="000000"/>
          <w:lang w:val="en-US"/>
        </w:rPr>
        <w:fldChar w:fldCharType="separate"/>
      </w:r>
      <w:r w:rsidR="002C22FE" w:rsidRPr="00A525B8">
        <w:rPr>
          <w:noProof/>
          <w:color w:val="000000"/>
          <w:lang w:val="en-US"/>
        </w:rPr>
        <w:t>(22)</w:t>
      </w:r>
      <w:r w:rsidRPr="00A525B8">
        <w:rPr>
          <w:color w:val="000000"/>
          <w:lang w:val="en-US"/>
        </w:rPr>
        <w:fldChar w:fldCharType="end"/>
      </w:r>
      <w:r w:rsidRPr="00A525B8">
        <w:rPr>
          <w:color w:val="000000"/>
          <w:lang w:val="en-US"/>
        </w:rPr>
        <w:t xml:space="preserve">) and framewise-displacement measures (excessive motion threshold being 10% of the total number of volumes) and by inspecting their respective carpet plots. </w:t>
      </w:r>
      <w:r w:rsidR="00E47AC0" w:rsidRPr="00A525B8">
        <w:rPr>
          <w:color w:val="000000"/>
          <w:lang w:val="en-US"/>
        </w:rPr>
        <w:t>No participants were found</w:t>
      </w:r>
      <w:r w:rsidR="00881934" w:rsidRPr="00A525B8">
        <w:rPr>
          <w:color w:val="000000"/>
          <w:lang w:val="en-US"/>
        </w:rPr>
        <w:t xml:space="preserve"> to have excessive motion.</w:t>
      </w:r>
    </w:p>
    <w:p w14:paraId="32276690" w14:textId="77777777" w:rsidR="001D5C55" w:rsidRPr="00A525B8" w:rsidRDefault="001D5C55" w:rsidP="00CE5798">
      <w:pPr>
        <w:widowControl w:val="0"/>
        <w:rPr>
          <w:u w:val="single"/>
          <w:lang w:val="en-US"/>
        </w:rPr>
      </w:pPr>
    </w:p>
    <w:p w14:paraId="6E87C15D" w14:textId="77777777" w:rsidR="008E073A" w:rsidRPr="00A525B8" w:rsidRDefault="008E073A">
      <w:pPr>
        <w:widowControl w:val="0"/>
        <w:ind w:left="480" w:hanging="480"/>
        <w:rPr>
          <w:b/>
          <w:bCs/>
          <w:lang w:val="en-US"/>
        </w:rPr>
      </w:pPr>
    </w:p>
    <w:p w14:paraId="72E84A7B" w14:textId="5414B7DA" w:rsidR="008E073A" w:rsidRPr="00A525B8" w:rsidRDefault="008E073A" w:rsidP="006B6873">
      <w:pPr>
        <w:widowControl w:val="0"/>
        <w:spacing w:line="480" w:lineRule="auto"/>
        <w:ind w:left="480" w:hanging="480"/>
        <w:rPr>
          <w:u w:val="single"/>
          <w:lang w:val="en-US"/>
        </w:rPr>
      </w:pPr>
      <w:r w:rsidRPr="00A525B8">
        <w:rPr>
          <w:u w:val="single"/>
          <w:lang w:val="en-US"/>
        </w:rPr>
        <w:t>Supplementary Results</w:t>
      </w:r>
    </w:p>
    <w:p w14:paraId="0BA8C73B" w14:textId="7096D556" w:rsidR="004A2491" w:rsidRPr="00A525B8" w:rsidRDefault="00130A5A" w:rsidP="006B6873">
      <w:pPr>
        <w:widowControl w:val="0"/>
        <w:spacing w:line="480" w:lineRule="auto"/>
        <w:ind w:left="480" w:hanging="480"/>
        <w:rPr>
          <w:b/>
          <w:bCs/>
          <w:lang w:val="en-US"/>
        </w:rPr>
      </w:pPr>
      <w:r w:rsidRPr="00A525B8">
        <w:rPr>
          <w:b/>
          <w:bCs/>
          <w:lang w:val="en-US"/>
        </w:rPr>
        <w:t>Relationship between conventional and reinforcement learning parameters</w:t>
      </w:r>
    </w:p>
    <w:p w14:paraId="3DEAB597" w14:textId="29BE40A0" w:rsidR="00320A8F" w:rsidRPr="00A525B8" w:rsidRDefault="00320A8F" w:rsidP="006B6873">
      <w:pPr>
        <w:widowControl w:val="0"/>
        <w:spacing w:line="480" w:lineRule="auto"/>
        <w:rPr>
          <w:lang w:val="en-US"/>
        </w:rPr>
      </w:pPr>
      <w:r w:rsidRPr="00A525B8">
        <w:rPr>
          <w:lang w:val="en-US"/>
        </w:rPr>
        <w:t xml:space="preserve">The learning rate from rewarded trials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rew</m:t>
            </m:r>
          </m:sub>
        </m:sSub>
      </m:oMath>
      <w:r w:rsidR="008644DB" w:rsidRPr="00A525B8">
        <w:rPr>
          <w:lang w:val="en-US"/>
        </w:rPr>
        <w:t xml:space="preserve"> was positively correlated with win-stay and lose-shift </w:t>
      </w:r>
      <w:r w:rsidR="00B55E24" w:rsidRPr="00A525B8">
        <w:rPr>
          <w:lang w:val="en-US"/>
        </w:rPr>
        <w:t>as well as the proportion of correct responses</w:t>
      </w:r>
      <w:r w:rsidR="002E2432" w:rsidRPr="00A525B8">
        <w:rPr>
          <w:lang w:val="en-US"/>
        </w:rPr>
        <w:t xml:space="preserve"> (</w:t>
      </w:r>
      <w:r w:rsidR="001F7556" w:rsidRPr="00A525B8">
        <w:rPr>
          <w:lang w:val="en-US"/>
        </w:rPr>
        <w:t>p&lt;0.001, p&lt;0.001 and p=0.007, respectively</w:t>
      </w:r>
      <w:r w:rsidR="002E2432" w:rsidRPr="00A525B8">
        <w:rPr>
          <w:lang w:val="en-US"/>
        </w:rPr>
        <w:t>)</w:t>
      </w:r>
      <w:r w:rsidR="00B55E24" w:rsidRPr="00A525B8">
        <w:rPr>
          <w:lang w:val="en-US"/>
        </w:rPr>
        <w:t xml:space="preserve">. This parameter was also negatively correlated with </w:t>
      </w:r>
      <w:r w:rsidR="009325AE" w:rsidRPr="00A525B8">
        <w:rPr>
          <w:lang w:val="en-US"/>
        </w:rPr>
        <w:t>the number of trials required to reach criterion (</w:t>
      </w:r>
      <w:r w:rsidR="001F7556" w:rsidRPr="00A525B8">
        <w:rPr>
          <w:lang w:val="en-US"/>
        </w:rPr>
        <w:t>p&lt;0.001</w:t>
      </w:r>
      <w:r w:rsidR="009325AE" w:rsidRPr="00A525B8">
        <w:rPr>
          <w:lang w:val="en-US"/>
        </w:rPr>
        <w:t xml:space="preserve">).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non-rew</m:t>
            </m:r>
          </m:sub>
        </m:sSub>
      </m:oMath>
      <w:r w:rsidR="001F7556" w:rsidRPr="00A525B8">
        <w:rPr>
          <w:lang w:val="en-US"/>
        </w:rPr>
        <w:t xml:space="preserve">, the learning rate from non-rewarded trials </w:t>
      </w:r>
      <w:r w:rsidR="001F7556" w:rsidRPr="00A525B8">
        <w:rPr>
          <w:lang w:val="en-US"/>
        </w:rPr>
        <w:lastRenderedPageBreak/>
        <w:t>correlated</w:t>
      </w:r>
      <w:r w:rsidR="00AC65F0" w:rsidRPr="00A525B8">
        <w:rPr>
          <w:lang w:val="en-US"/>
        </w:rPr>
        <w:t xml:space="preserve"> negatively</w:t>
      </w:r>
      <w:r w:rsidR="001F7556" w:rsidRPr="00A525B8">
        <w:rPr>
          <w:lang w:val="en-US"/>
        </w:rPr>
        <w:t xml:space="preserve"> with </w:t>
      </w:r>
      <w:r w:rsidR="003E3E52" w:rsidRPr="00A525B8">
        <w:rPr>
          <w:lang w:val="en-US"/>
        </w:rPr>
        <w:t>the proportion of correct responses (</w:t>
      </w:r>
      <w:r w:rsidR="00CC4734" w:rsidRPr="00A525B8">
        <w:rPr>
          <w:lang w:val="en-US"/>
        </w:rPr>
        <w:t>p=0.007</w:t>
      </w:r>
      <w:r w:rsidR="003E3E52" w:rsidRPr="00A525B8">
        <w:rPr>
          <w:lang w:val="en-US"/>
        </w:rPr>
        <w:t>) and win-stay behavior</w:t>
      </w:r>
      <w:r w:rsidR="00CC4734" w:rsidRPr="00A525B8">
        <w:rPr>
          <w:lang w:val="en-US"/>
        </w:rPr>
        <w:t xml:space="preserve"> (p=0.0</w:t>
      </w:r>
      <w:r w:rsidR="00F0637F" w:rsidRPr="00A525B8">
        <w:rPr>
          <w:lang w:val="en-US"/>
        </w:rPr>
        <w:t>48</w:t>
      </w:r>
      <w:r w:rsidR="00CC4734" w:rsidRPr="00A525B8">
        <w:rPr>
          <w:lang w:val="en-US"/>
        </w:rPr>
        <w:t>)</w:t>
      </w:r>
      <w:r w:rsidR="003E3E52" w:rsidRPr="00A525B8">
        <w:rPr>
          <w:lang w:val="en-US"/>
        </w:rPr>
        <w:t xml:space="preserve">, correlated </w:t>
      </w:r>
      <w:r w:rsidR="00AC65F0" w:rsidRPr="00A525B8">
        <w:rPr>
          <w:lang w:val="en-US"/>
        </w:rPr>
        <w:t xml:space="preserve">positively </w:t>
      </w:r>
      <w:r w:rsidR="003E3E52" w:rsidRPr="00A525B8">
        <w:rPr>
          <w:lang w:val="en-US"/>
        </w:rPr>
        <w:t>with trials to criterion (</w:t>
      </w:r>
      <w:r w:rsidR="00F0637F" w:rsidRPr="00A525B8">
        <w:rPr>
          <w:lang w:val="en-US"/>
        </w:rPr>
        <w:t>p=0.005</w:t>
      </w:r>
      <w:r w:rsidR="003E3E52" w:rsidRPr="00A525B8">
        <w:rPr>
          <w:lang w:val="en-US"/>
        </w:rPr>
        <w:t>)</w:t>
      </w:r>
      <w:r w:rsidR="00CC4734" w:rsidRPr="00A525B8">
        <w:rPr>
          <w:lang w:val="en-US"/>
        </w:rPr>
        <w:t xml:space="preserve"> and lose-shift behavior</w:t>
      </w:r>
      <w:r w:rsidR="00C714BC" w:rsidRPr="00A525B8">
        <w:rPr>
          <w:lang w:val="en-US"/>
        </w:rPr>
        <w:t xml:space="preserve"> </w:t>
      </w:r>
      <w:r w:rsidR="00CC4734" w:rsidRPr="00A525B8">
        <w:rPr>
          <w:lang w:val="en-US"/>
        </w:rPr>
        <w:t>(</w:t>
      </w:r>
      <w:r w:rsidR="00C714BC" w:rsidRPr="00A525B8">
        <w:rPr>
          <w:lang w:val="en-US"/>
        </w:rPr>
        <w:t>p&lt;0.001, respectively</w:t>
      </w:r>
      <w:r w:rsidR="00CC4734" w:rsidRPr="00A525B8">
        <w:rPr>
          <w:lang w:val="en-US"/>
        </w:rPr>
        <w:t xml:space="preserve">). </w:t>
      </w:r>
      <w:r w:rsidR="00C714BC" w:rsidRPr="00A525B8">
        <w:rPr>
          <w:lang w:val="en-US"/>
        </w:rPr>
        <w:t xml:space="preserve">The exploitation vs exploration parameter </w:t>
      </w:r>
      <m:oMath>
        <m:r>
          <w:rPr>
            <w:rFonts w:ascii="Cambria Math" w:hAnsi="Cambria Math"/>
            <w:lang w:val="en-US"/>
          </w:rPr>
          <m:t>β</m:t>
        </m:r>
      </m:oMath>
      <w:r w:rsidR="00D85409" w:rsidRPr="00A525B8">
        <w:rPr>
          <w:lang w:val="en-US"/>
        </w:rPr>
        <w:t xml:space="preserve"> was correlated with all parameters except lose-shift behavior and the number of perseverative responses</w:t>
      </w:r>
      <w:r w:rsidR="00033FAC" w:rsidRPr="00A525B8">
        <w:rPr>
          <w:lang w:val="en-US"/>
        </w:rPr>
        <w:t>. It was positively correlated with the proportion of correct responses (p&lt;0.001) and win-stay behavior (p&lt;0.001), and negatively correlated with trials to criterion (p&lt;0.001</w:t>
      </w:r>
      <w:r w:rsidR="00004616" w:rsidRPr="00A525B8">
        <w:rPr>
          <w:lang w:val="en-US"/>
        </w:rPr>
        <w:t>).</w:t>
      </w:r>
      <w:r w:rsidR="00DF5242" w:rsidRPr="00A525B8">
        <w:rPr>
          <w:lang w:val="en-US"/>
        </w:rPr>
        <w:t xml:space="preserve"> </w:t>
      </w:r>
      <m:oMath>
        <m:sSub>
          <m:sSubPr>
            <m:ctrlPr>
              <w:rPr>
                <w:rFonts w:ascii="Cambria Math" w:hAnsi="Cambria Math"/>
                <w:i/>
                <w:lang w:val="en-US"/>
              </w:rPr>
            </m:ctrlPr>
          </m:sSubPr>
          <m:e>
            <m:r>
              <w:rPr>
                <w:rFonts w:ascii="Cambria Math" w:hAnsi="Cambria Math"/>
                <w:lang w:val="en-US"/>
              </w:rPr>
              <m:t>κ</m:t>
            </m:r>
          </m:e>
          <m:sub>
            <m:r>
              <w:rPr>
                <w:rFonts w:ascii="Cambria Math" w:hAnsi="Cambria Math"/>
                <w:lang w:val="en-US"/>
              </w:rPr>
              <m:t>side</m:t>
            </m:r>
          </m:sub>
        </m:sSub>
      </m:oMath>
      <w:r w:rsidR="002B6715" w:rsidRPr="00A525B8">
        <w:rPr>
          <w:lang w:val="en-US"/>
        </w:rPr>
        <w:t xml:space="preserve"> was not correlated with any of the measures. </w:t>
      </w:r>
      <m:oMath>
        <m:sSub>
          <m:sSubPr>
            <m:ctrlPr>
              <w:rPr>
                <w:rFonts w:ascii="Cambria Math" w:hAnsi="Cambria Math"/>
                <w:i/>
                <w:lang w:val="en-US"/>
              </w:rPr>
            </m:ctrlPr>
          </m:sSubPr>
          <m:e>
            <m:r>
              <w:rPr>
                <w:rFonts w:ascii="Cambria Math" w:hAnsi="Cambria Math"/>
                <w:lang w:val="en-US"/>
              </w:rPr>
              <m:t>κ</m:t>
            </m:r>
          </m:e>
          <m:sub>
            <m:r>
              <w:rPr>
                <w:rFonts w:ascii="Cambria Math" w:hAnsi="Cambria Math"/>
                <w:lang w:val="en-US"/>
              </w:rPr>
              <m:t>stim</m:t>
            </m:r>
          </m:sub>
        </m:sSub>
      </m:oMath>
      <w:r w:rsidR="002B6715" w:rsidRPr="00A525B8">
        <w:rPr>
          <w:lang w:val="en-US"/>
        </w:rPr>
        <w:t xml:space="preserve">, on the other hand, </w:t>
      </w:r>
      <w:r w:rsidR="002C22FE" w:rsidRPr="00A525B8">
        <w:rPr>
          <w:lang w:val="en-US"/>
        </w:rPr>
        <w:t xml:space="preserve">was negatively correlated with lose-shift behavior (p&lt;0.001). For more details, see </w:t>
      </w:r>
      <w:r w:rsidR="002C22FE" w:rsidRPr="00A525B8">
        <w:rPr>
          <w:lang w:val="en-US"/>
        </w:rPr>
        <w:fldChar w:fldCharType="begin" w:fldLock="1"/>
      </w:r>
      <w:r w:rsidR="0044685D" w:rsidRPr="00A525B8">
        <w:rPr>
          <w:lang w:val="en-US"/>
        </w:rPr>
        <w:instrText>ADDIN CSL_CITATION {"citationItems":[{"id":"ITEM-1","itemData":{"DOI":"10.17863/CAM.91233","abstract":"Institute for Neuroscience, University of Cambridge; Alan Turing Institute","author":[{"dropping-particle":"","family":"Zuhlsdorff","given":"Katharina","non-dropping-particle":"","parse-names":false,"suffix":""}],"id":"ITEM-1","issued":{"date-parts":[["2022","7","19"]]},"publisher":"Cambridge University","title":"Investigating reinforcement learning processes in depression and substance use disorder: translational, computational and neuroimaging approaches.","type":"article-journal"},"uris":["http://www.mendeley.com/documents/?uuid=ac11697d-2bbd-32dc-ad33-c0b569149955"]}],"mendeley":{"formattedCitation":"(23)","plainTextFormattedCitation":"(23)","previouslyFormattedCitation":"(23)"},"properties":{"noteIndex":0},"schema":"https://github.com/citation-style-language/schema/raw/master/csl-citation.json"}</w:instrText>
      </w:r>
      <w:r w:rsidR="002C22FE" w:rsidRPr="00A525B8">
        <w:rPr>
          <w:lang w:val="en-US"/>
        </w:rPr>
        <w:fldChar w:fldCharType="separate"/>
      </w:r>
      <w:r w:rsidR="002C22FE" w:rsidRPr="00A525B8">
        <w:rPr>
          <w:noProof/>
          <w:lang w:val="en-US"/>
        </w:rPr>
        <w:t>(23)</w:t>
      </w:r>
      <w:r w:rsidR="002C22FE" w:rsidRPr="00A525B8">
        <w:rPr>
          <w:lang w:val="en-US"/>
        </w:rPr>
        <w:fldChar w:fldCharType="end"/>
      </w:r>
      <w:r w:rsidR="002C22FE" w:rsidRPr="00A525B8">
        <w:rPr>
          <w:lang w:val="en-US"/>
        </w:rPr>
        <w:t>.</w:t>
      </w:r>
    </w:p>
    <w:p w14:paraId="18B151BF" w14:textId="77777777" w:rsidR="001F7556" w:rsidRPr="00A525B8" w:rsidRDefault="001F7556">
      <w:pPr>
        <w:widowControl w:val="0"/>
        <w:ind w:left="480" w:hanging="480"/>
        <w:rPr>
          <w:u w:val="single"/>
          <w:lang w:val="en-US"/>
        </w:rPr>
      </w:pPr>
    </w:p>
    <w:p w14:paraId="47FD3506" w14:textId="6A04582C" w:rsidR="00320A8F" w:rsidRPr="00A525B8" w:rsidRDefault="00B818DD" w:rsidP="00320A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color w:val="000000"/>
          <w:lang w:val="en-US"/>
        </w:rPr>
      </w:pPr>
      <w:r w:rsidRPr="00A525B8">
        <w:rPr>
          <w:b/>
          <w:bCs/>
          <w:color w:val="000000"/>
          <w:lang w:val="en-US"/>
        </w:rPr>
        <w:t>Neural responses to feedback presentation</w:t>
      </w:r>
    </w:p>
    <w:p w14:paraId="1C86E8FC" w14:textId="77777777" w:rsidR="00B818DD" w:rsidRPr="00A525B8" w:rsidRDefault="00B818DD" w:rsidP="00B818DD">
      <w:pPr>
        <w:spacing w:line="480" w:lineRule="auto"/>
        <w:jc w:val="both"/>
        <w:rPr>
          <w:color w:val="000000"/>
          <w:lang w:val="en-US"/>
        </w:rPr>
      </w:pPr>
      <w:r w:rsidRPr="00A525B8">
        <w:rPr>
          <w:color w:val="000000"/>
          <w:lang w:val="en-US"/>
        </w:rPr>
        <w:t xml:space="preserve">During feedback presentation, the GD group overall showed increased activity (versus controls) in the lateral occipital cortex, cingulate gyrus, parahippocampal gyrus, precuneus, middle temporal gyrus and supramarginal gyrus (supplementary materials, </w:t>
      </w:r>
      <w:r w:rsidRPr="00A525B8">
        <w:rPr>
          <w:b/>
          <w:bCs/>
          <w:color w:val="000000"/>
          <w:lang w:val="en-US"/>
        </w:rPr>
        <w:t>Figure S1</w:t>
      </w:r>
      <w:r w:rsidRPr="00A525B8">
        <w:rPr>
          <w:color w:val="000000"/>
          <w:lang w:val="en-US"/>
        </w:rPr>
        <w:t>). There were also significantly greater activations during feedback presentation in the CUD group (versus controls), which were instead in the frontal pole, SFG, inferior frontal gyrus (IFG), precentral gyrus, superior parietal lobule, supramarginal gyrus, precuneus, angular gyrus, and lateral occipital cortex (</w:t>
      </w:r>
      <w:r w:rsidRPr="00A525B8">
        <w:rPr>
          <w:b/>
          <w:bCs/>
          <w:color w:val="000000"/>
          <w:lang w:val="en-US"/>
        </w:rPr>
        <w:t>Figure S2</w:t>
      </w:r>
      <w:r w:rsidRPr="00A525B8">
        <w:rPr>
          <w:color w:val="000000"/>
          <w:lang w:val="en-US"/>
        </w:rPr>
        <w:t>). Moreover, we observed differences between the CUD and GD groups: individuals with CUD had greater activity than those with GD in the insular cortex, IFG, and frontal operculum.</w:t>
      </w:r>
    </w:p>
    <w:p w14:paraId="7EA4C5EA" w14:textId="77777777" w:rsidR="00B818DD" w:rsidRPr="00A525B8" w:rsidRDefault="00B818DD" w:rsidP="00B818DD">
      <w:pPr>
        <w:spacing w:line="480" w:lineRule="auto"/>
        <w:jc w:val="both"/>
        <w:rPr>
          <w:color w:val="000000"/>
          <w:lang w:val="en-US"/>
        </w:rPr>
      </w:pPr>
    </w:p>
    <w:p w14:paraId="12498EF5" w14:textId="77777777" w:rsidR="00B818DD" w:rsidRPr="00A525B8" w:rsidRDefault="00B818DD" w:rsidP="00B818DD">
      <w:pPr>
        <w:spacing w:line="480" w:lineRule="auto"/>
        <w:jc w:val="both"/>
        <w:rPr>
          <w:color w:val="000000"/>
          <w:lang w:val="en-US"/>
        </w:rPr>
      </w:pPr>
      <w:r w:rsidRPr="00A525B8">
        <w:rPr>
          <w:color w:val="000000"/>
          <w:lang w:val="en-US"/>
        </w:rPr>
        <w:t xml:space="preserve">No significant differences were found in response to positive and negative RPEs. Thus, there appear to be widespread differences in both CUD and GD groups when the feedback was presented. However, this response was altered in different areas of the brain in the two disorder groups. </w:t>
      </w:r>
    </w:p>
    <w:p w14:paraId="3701E9D7" w14:textId="77777777" w:rsidR="00B818DD" w:rsidRPr="00A525B8" w:rsidRDefault="00B818DD">
      <w:pPr>
        <w:widowControl w:val="0"/>
        <w:ind w:left="480" w:hanging="480"/>
        <w:rPr>
          <w:u w:val="single"/>
          <w:lang w:val="en-US"/>
        </w:rPr>
      </w:pPr>
    </w:p>
    <w:p w14:paraId="2D52E8E6" w14:textId="036D2892" w:rsidR="008A2352" w:rsidRPr="00A525B8" w:rsidRDefault="00182F2A" w:rsidP="008A2352">
      <w:pPr>
        <w:widowControl w:val="0"/>
        <w:spacing w:line="480" w:lineRule="auto"/>
        <w:ind w:left="480" w:hanging="480"/>
        <w:jc w:val="both"/>
        <w:rPr>
          <w:lang w:val="en-US"/>
        </w:rPr>
      </w:pPr>
      <w:r w:rsidRPr="00A525B8">
        <w:rPr>
          <w:b/>
          <w:bCs/>
          <w:lang w:val="en-US"/>
        </w:rPr>
        <w:t xml:space="preserve">Supplementary </w:t>
      </w:r>
      <w:r w:rsidR="008A2352" w:rsidRPr="00A525B8">
        <w:rPr>
          <w:b/>
          <w:bCs/>
          <w:lang w:val="en-US"/>
        </w:rPr>
        <w:t xml:space="preserve">Table </w:t>
      </w:r>
      <w:r w:rsidRPr="00A525B8">
        <w:rPr>
          <w:b/>
          <w:bCs/>
          <w:lang w:val="en-US"/>
        </w:rPr>
        <w:t>S</w:t>
      </w:r>
      <w:r w:rsidR="008A2352" w:rsidRPr="00A525B8">
        <w:rPr>
          <w:b/>
          <w:bCs/>
          <w:lang w:val="en-US"/>
        </w:rPr>
        <w:t xml:space="preserve">1. </w:t>
      </w:r>
      <w:r w:rsidR="008A2352" w:rsidRPr="00A525B8">
        <w:rPr>
          <w:lang w:val="en-US"/>
        </w:rPr>
        <w:t>Priors for model parameters.</w:t>
      </w:r>
    </w:p>
    <w:tbl>
      <w:tblPr>
        <w:tblW w:w="9016" w:type="dxa"/>
        <w:tblInd w:w="-10" w:type="dxa"/>
        <w:tblCellMar>
          <w:top w:w="13" w:type="dxa"/>
          <w:left w:w="95" w:type="dxa"/>
          <w:right w:w="95" w:type="dxa"/>
        </w:tblCellMar>
        <w:tblLook w:val="04A0" w:firstRow="1" w:lastRow="0" w:firstColumn="1" w:lastColumn="0" w:noHBand="0" w:noVBand="1"/>
      </w:tblPr>
      <w:tblGrid>
        <w:gridCol w:w="4253"/>
        <w:gridCol w:w="2158"/>
        <w:gridCol w:w="2605"/>
      </w:tblGrid>
      <w:tr w:rsidR="008A2352" w:rsidRPr="00A525B8" w14:paraId="7F959B37" w14:textId="77777777" w:rsidTr="000061FE">
        <w:trPr>
          <w:trHeight w:val="460"/>
        </w:trPr>
        <w:tc>
          <w:tcPr>
            <w:tcW w:w="4253" w:type="dxa"/>
            <w:tcBorders>
              <w:top w:val="single" w:sz="8" w:space="0" w:color="B4C6E7"/>
              <w:left w:val="single" w:sz="8" w:space="0" w:color="B4C6E7"/>
              <w:bottom w:val="single" w:sz="12" w:space="0" w:color="8EAADB"/>
              <w:right w:val="single" w:sz="8" w:space="0" w:color="B4C6E7"/>
            </w:tcBorders>
            <w:shd w:val="clear" w:color="auto" w:fill="auto"/>
          </w:tcPr>
          <w:p w14:paraId="60BD84F0" w14:textId="77777777" w:rsidR="008A2352" w:rsidRPr="00A525B8" w:rsidRDefault="008A2352" w:rsidP="000061FE">
            <w:pPr>
              <w:jc w:val="both"/>
              <w:rPr>
                <w:lang w:val="en-US"/>
              </w:rPr>
            </w:pPr>
            <w:r w:rsidRPr="00A525B8">
              <w:rPr>
                <w:b/>
                <w:bCs/>
                <w:lang w:val="en-US"/>
              </w:rPr>
              <w:lastRenderedPageBreak/>
              <w:t>Parameter</w:t>
            </w:r>
          </w:p>
        </w:tc>
        <w:tc>
          <w:tcPr>
            <w:tcW w:w="2158" w:type="dxa"/>
            <w:tcBorders>
              <w:top w:val="single" w:sz="8" w:space="0" w:color="B4C6E7"/>
              <w:left w:val="single" w:sz="8" w:space="0" w:color="B4C6E7"/>
              <w:bottom w:val="single" w:sz="12" w:space="0" w:color="8EAADB"/>
              <w:right w:val="single" w:sz="8" w:space="0" w:color="B4C6E7"/>
            </w:tcBorders>
            <w:shd w:val="clear" w:color="auto" w:fill="auto"/>
          </w:tcPr>
          <w:p w14:paraId="61A1CCAB" w14:textId="77777777" w:rsidR="008A2352" w:rsidRPr="00A525B8" w:rsidRDefault="008A2352" w:rsidP="000061FE">
            <w:pPr>
              <w:jc w:val="both"/>
              <w:rPr>
                <w:lang w:val="en-US"/>
              </w:rPr>
            </w:pPr>
            <w:r w:rsidRPr="00A525B8">
              <w:rPr>
                <w:b/>
                <w:bCs/>
                <w:lang w:val="en-US"/>
              </w:rPr>
              <w:t>Prior</w:t>
            </w:r>
          </w:p>
        </w:tc>
        <w:tc>
          <w:tcPr>
            <w:tcW w:w="2605" w:type="dxa"/>
            <w:tcBorders>
              <w:top w:val="single" w:sz="8" w:space="0" w:color="B4C6E7"/>
              <w:left w:val="single" w:sz="8" w:space="0" w:color="B4C6E7"/>
              <w:bottom w:val="single" w:sz="12" w:space="0" w:color="8EAADB"/>
              <w:right w:val="single" w:sz="8" w:space="0" w:color="B4C6E7"/>
            </w:tcBorders>
          </w:tcPr>
          <w:p w14:paraId="1735A207" w14:textId="77777777" w:rsidR="008A2352" w:rsidRPr="00A525B8" w:rsidRDefault="008A2352" w:rsidP="000061FE">
            <w:pPr>
              <w:jc w:val="both"/>
              <w:rPr>
                <w:b/>
                <w:bCs/>
                <w:lang w:val="en-US"/>
              </w:rPr>
            </w:pPr>
            <w:r w:rsidRPr="00A525B8">
              <w:rPr>
                <w:b/>
                <w:bCs/>
                <w:lang w:val="en-US"/>
              </w:rPr>
              <w:t>Reference</w:t>
            </w:r>
          </w:p>
        </w:tc>
      </w:tr>
      <w:tr w:rsidR="008A2352" w:rsidRPr="00A525B8" w14:paraId="7C295976" w14:textId="77777777" w:rsidTr="000061FE">
        <w:trPr>
          <w:trHeight w:val="394"/>
        </w:trPr>
        <w:tc>
          <w:tcPr>
            <w:tcW w:w="4253" w:type="dxa"/>
            <w:tcBorders>
              <w:top w:val="single" w:sz="8" w:space="0" w:color="B4C6E7"/>
              <w:left w:val="single" w:sz="8" w:space="0" w:color="B4C6E7"/>
              <w:bottom w:val="single" w:sz="8" w:space="0" w:color="B4C6E7"/>
              <w:right w:val="single" w:sz="8" w:space="0" w:color="B4C6E7"/>
            </w:tcBorders>
            <w:shd w:val="clear" w:color="auto" w:fill="auto"/>
          </w:tcPr>
          <w:p w14:paraId="2970816C" w14:textId="77777777" w:rsidR="008A2352" w:rsidRPr="00A525B8" w:rsidRDefault="008A2352" w:rsidP="000061FE">
            <w:pPr>
              <w:jc w:val="both"/>
              <w:rPr>
                <w:lang w:val="en-US"/>
              </w:rPr>
            </w:pPr>
            <w:r w:rsidRPr="00A525B8">
              <w:rPr>
                <w:rFonts w:eastAsiaTheme="minorHAnsi"/>
                <w:color w:val="000000"/>
                <w:lang w:val="en-US" w:eastAsia="en-US"/>
              </w:rPr>
              <w:t xml:space="preserve">Reward learning rate, </w:t>
            </w:r>
            <m:oMath>
              <m:sSub>
                <m:sSubPr>
                  <m:ctrlPr>
                    <w:rPr>
                      <w:rFonts w:ascii="Cambria Math" w:hAnsi="Cambria Math"/>
                      <w:i/>
                      <w:color w:val="000000"/>
                      <w:lang w:val="en-US"/>
                    </w:rPr>
                  </m:ctrlPr>
                </m:sSubPr>
                <m:e>
                  <m:r>
                    <w:rPr>
                      <w:rFonts w:ascii="Cambria Math" w:hAnsi="Cambria Math"/>
                      <w:color w:val="000000"/>
                      <w:lang w:val="en-US"/>
                    </w:rPr>
                    <m:t>α</m:t>
                  </m:r>
                </m:e>
                <m:sub>
                  <m:r>
                    <w:rPr>
                      <w:rFonts w:ascii="Cambria Math" w:hAnsi="Cambria Math"/>
                      <w:color w:val="000000"/>
                      <w:lang w:val="en-US"/>
                    </w:rPr>
                    <m:t>rew</m:t>
                  </m:r>
                </m:sub>
              </m:sSub>
            </m:oMath>
          </w:p>
        </w:tc>
        <w:tc>
          <w:tcPr>
            <w:tcW w:w="2158" w:type="dxa"/>
            <w:tcBorders>
              <w:top w:val="single" w:sz="8" w:space="0" w:color="B4C6E7"/>
              <w:left w:val="single" w:sz="8" w:space="0" w:color="B4C6E7"/>
              <w:bottom w:val="single" w:sz="8" w:space="0" w:color="B4C6E7"/>
              <w:right w:val="single" w:sz="8" w:space="0" w:color="B4C6E7"/>
            </w:tcBorders>
            <w:shd w:val="clear" w:color="auto" w:fill="auto"/>
          </w:tcPr>
          <w:p w14:paraId="5C21CA33" w14:textId="77777777" w:rsidR="008A2352" w:rsidRPr="00A525B8" w:rsidRDefault="008A2352" w:rsidP="000061FE">
            <w:pPr>
              <w:jc w:val="both"/>
              <w:rPr>
                <w:lang w:val="en-US"/>
              </w:rPr>
            </w:pPr>
            <w:r w:rsidRPr="00A525B8">
              <w:rPr>
                <w:rFonts w:eastAsiaTheme="minorHAnsi"/>
                <w:color w:val="000000"/>
                <w:lang w:val="en-US" w:eastAsia="en-US"/>
              </w:rPr>
              <w:t>Beta(1.2, 1.2)</w:t>
            </w:r>
          </w:p>
        </w:tc>
        <w:tc>
          <w:tcPr>
            <w:tcW w:w="2605" w:type="dxa"/>
            <w:tcBorders>
              <w:top w:val="single" w:sz="8" w:space="0" w:color="B4C6E7"/>
              <w:left w:val="single" w:sz="8" w:space="0" w:color="B4C6E7"/>
              <w:bottom w:val="single" w:sz="8" w:space="0" w:color="B4C6E7"/>
              <w:right w:val="single" w:sz="8" w:space="0" w:color="B4C6E7"/>
            </w:tcBorders>
          </w:tcPr>
          <w:p w14:paraId="1756E8B0" w14:textId="4A90F2B7"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fldChar w:fldCharType="begin" w:fldLock="1"/>
            </w:r>
            <w:r w:rsidR="0044685D" w:rsidRPr="00A525B8">
              <w:rPr>
                <w:rFonts w:eastAsiaTheme="minorHAnsi"/>
                <w:color w:val="000000"/>
                <w:lang w:val="en-US" w:eastAsia="en-US"/>
              </w:rPr>
              <w:instrText>ADDIN CSL_CITATION {"citationItems":[{"id":"ITEM-1","itemData":{"DOI":"10.1016/J.NEURON.2013.08.030","ISSN":"1097-4199","PMID":"24267657","abstract":"Serotonin and dopamine are speculated to subserve motivationally opponent functions, but this hypothesis has not been directly tested. We studied the role of these neurotransmitters in probabilistic reversal learning in nearly 700 individuals as a function of two polymorphisms in the genes encoding the serotonin and dopamine transporters (. SERT: 5HTTLPR plus rs25531; DAT1 3@UTR VNTR). A double dissociation was observed. The SERT polymorphism altered behavioral adaptation after losses, with increased lose-shift associated with L@ homozygosity, while leaving unaffected perseveration after reversal. In contrast, the DAT1 genotype affected the influence of prior choices on perseveration, while leaving lose-shifting unaltered. A model of reinforcement learning captured the dose-dependent effect of DAT1 genotype, such that an increasing number of 9R-alleles resulted in a stronger reliance on previous experience and therefore reluctance to update learned associations. These data provide direct evidence for doubly dissociable effects of serotonin and dopamine systems.","author":[{"dropping-particle":"","family":"Ouden","given":"Hanneke E.M.","non-dropping-particle":"Den","parse-names":false,"suffix":""},{"dropping-particle":"","family":"Daw","given":"Nathaniel D.","non-dropping-particle":"","parse-names":false,"suffix":""},{"dropping-particle":"","family":"Fernandez","given":"Guillén","non-dropping-particle":"","parse-names":false,"suffix":""},{"dropping-particle":"","family":"Elshout","given":"Joris A.","non-dropping-particle":"","parse-names":false,"suffix":""},{"dropping-particle":"","family":"Rijpkema","given":"Mark","non-dropping-particle":"","parse-names":false,"suffix":""},{"dropping-particle":"","family":"Hoogman","given":"Martine","non-dropping-particle":"","parse-names":false,"suffix":""},{"dropping-particle":"","family":"Franke","given":"Barbara","non-dropping-particle":"","parse-names":false,"suffix":""},{"dropping-particle":"","family":"Cools","given":"Roshan","non-dropping-particle":"","parse-names":false,"suffix":""}],"container-title":"Neuron","id":"ITEM-1","issue":"4","issued":{"date-parts":[["2013","11","20"]]},"page":"1090-1100","publisher":"Neuron","title":"Dissociable effects of dopamine and serotonin on reversal learning","type":"article-journal","volume":"80"},"uris":["http://www.mendeley.com/documents/?uuid=a950203c-532a-3b51-9f08-b511ecb7f9bb"]}],"mendeley":{"formattedCitation":"(24)","plainTextFormattedCitation":"(24)","previouslyFormattedCitation":"(24)"},"properties":{"noteIndex":0},"schema":"https://github.com/citation-style-language/schema/raw/master/csl-citation.json"}</w:instrText>
            </w:r>
            <w:r w:rsidRPr="00A525B8">
              <w:rPr>
                <w:rFonts w:eastAsiaTheme="minorHAnsi"/>
                <w:color w:val="000000"/>
                <w:lang w:val="en-US" w:eastAsia="en-US"/>
              </w:rPr>
              <w:fldChar w:fldCharType="separate"/>
            </w:r>
            <w:r w:rsidR="002C22FE" w:rsidRPr="00A525B8">
              <w:rPr>
                <w:rFonts w:eastAsiaTheme="minorHAnsi"/>
                <w:noProof/>
                <w:color w:val="000000"/>
                <w:lang w:val="en-US" w:eastAsia="en-US"/>
              </w:rPr>
              <w:t>(24)</w:t>
            </w:r>
            <w:r w:rsidRPr="00A525B8">
              <w:rPr>
                <w:rFonts w:eastAsiaTheme="minorHAnsi"/>
                <w:color w:val="000000"/>
                <w:lang w:val="en-US" w:eastAsia="en-US"/>
              </w:rPr>
              <w:fldChar w:fldCharType="end"/>
            </w:r>
          </w:p>
        </w:tc>
      </w:tr>
      <w:tr w:rsidR="008A2352" w:rsidRPr="00A525B8" w14:paraId="07C9B6CC" w14:textId="77777777" w:rsidTr="000061FE">
        <w:trPr>
          <w:trHeight w:val="394"/>
        </w:trPr>
        <w:tc>
          <w:tcPr>
            <w:tcW w:w="4253" w:type="dxa"/>
            <w:tcBorders>
              <w:top w:val="single" w:sz="8" w:space="0" w:color="B4C6E7"/>
              <w:left w:val="single" w:sz="8" w:space="0" w:color="B4C6E7"/>
              <w:bottom w:val="single" w:sz="8" w:space="0" w:color="B4C6E7"/>
              <w:right w:val="single" w:sz="8" w:space="0" w:color="B4C6E7"/>
            </w:tcBorders>
            <w:shd w:val="clear" w:color="auto" w:fill="auto"/>
          </w:tcPr>
          <w:p w14:paraId="595A068A" w14:textId="77777777" w:rsidR="008A2352" w:rsidRPr="00A525B8" w:rsidRDefault="008A2352" w:rsidP="000061FE">
            <w:pPr>
              <w:jc w:val="both"/>
              <w:rPr>
                <w:lang w:val="en-US"/>
              </w:rPr>
            </w:pPr>
            <w:r w:rsidRPr="00A525B8">
              <w:rPr>
                <w:rFonts w:eastAsiaTheme="minorHAnsi"/>
                <w:color w:val="000000"/>
                <w:lang w:val="en-US" w:eastAsia="en-US"/>
              </w:rPr>
              <w:t xml:space="preserve">Punishment learning rate, </w:t>
            </w:r>
            <m:oMath>
              <m:sSub>
                <m:sSubPr>
                  <m:ctrlPr>
                    <w:rPr>
                      <w:rFonts w:ascii="Cambria Math" w:hAnsi="Cambria Math"/>
                      <w:i/>
                      <w:color w:val="000000"/>
                      <w:lang w:val="en-US"/>
                    </w:rPr>
                  </m:ctrlPr>
                </m:sSubPr>
                <m:e>
                  <m:r>
                    <w:rPr>
                      <w:rFonts w:ascii="Cambria Math" w:hAnsi="Cambria Math"/>
                      <w:color w:val="000000"/>
                      <w:lang w:val="en-US"/>
                    </w:rPr>
                    <m:t>α</m:t>
                  </m:r>
                </m:e>
                <m:sub>
                  <m:r>
                    <w:rPr>
                      <w:rFonts w:ascii="Cambria Math" w:hAnsi="Cambria Math"/>
                      <w:color w:val="000000"/>
                      <w:lang w:val="en-US"/>
                    </w:rPr>
                    <m:t>pun</m:t>
                  </m:r>
                </m:sub>
              </m:sSub>
            </m:oMath>
          </w:p>
        </w:tc>
        <w:tc>
          <w:tcPr>
            <w:tcW w:w="2158" w:type="dxa"/>
            <w:tcBorders>
              <w:top w:val="single" w:sz="8" w:space="0" w:color="B4C6E7"/>
              <w:left w:val="single" w:sz="8" w:space="0" w:color="B4C6E7"/>
              <w:bottom w:val="single" w:sz="8" w:space="0" w:color="B4C6E7"/>
              <w:right w:val="single" w:sz="8" w:space="0" w:color="B4C6E7"/>
            </w:tcBorders>
            <w:shd w:val="clear" w:color="auto" w:fill="auto"/>
          </w:tcPr>
          <w:p w14:paraId="6DB9D3F1" w14:textId="77777777" w:rsidR="008A2352" w:rsidRPr="00A525B8" w:rsidRDefault="008A2352" w:rsidP="000061FE">
            <w:pPr>
              <w:jc w:val="both"/>
              <w:rPr>
                <w:lang w:val="en-US"/>
              </w:rPr>
            </w:pPr>
            <w:r w:rsidRPr="00A525B8">
              <w:rPr>
                <w:rFonts w:eastAsiaTheme="minorHAnsi"/>
                <w:color w:val="000000"/>
                <w:lang w:val="en-US" w:eastAsia="en-US"/>
              </w:rPr>
              <w:t>Beta(1.2, 1.2)</w:t>
            </w:r>
          </w:p>
        </w:tc>
        <w:tc>
          <w:tcPr>
            <w:tcW w:w="2605" w:type="dxa"/>
            <w:tcBorders>
              <w:top w:val="single" w:sz="8" w:space="0" w:color="B4C6E7"/>
              <w:left w:val="single" w:sz="8" w:space="0" w:color="B4C6E7"/>
              <w:bottom w:val="single" w:sz="8" w:space="0" w:color="B4C6E7"/>
              <w:right w:val="single" w:sz="8" w:space="0" w:color="B4C6E7"/>
            </w:tcBorders>
          </w:tcPr>
          <w:p w14:paraId="0D04AF67" w14:textId="3B33DD3C"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fldChar w:fldCharType="begin" w:fldLock="1"/>
            </w:r>
            <w:r w:rsidR="0044685D" w:rsidRPr="00A525B8">
              <w:rPr>
                <w:rFonts w:eastAsiaTheme="minorHAnsi"/>
                <w:color w:val="000000"/>
                <w:lang w:val="en-US" w:eastAsia="en-US"/>
              </w:rPr>
              <w:instrText>ADDIN CSL_CITATION {"citationItems":[{"id":"ITEM-1","itemData":{"DOI":"10.1016/J.NEURON.2013.08.030","ISSN":"1097-4199","PMID":"24267657","abstract":"Serotonin and dopamine are speculated to subserve motivationally opponent functions, but this hypothesis has not been directly tested. We studied the role of these neurotransmitters in probabilistic reversal learning in nearly 700 individuals as a function of two polymorphisms in the genes encoding the serotonin and dopamine transporters (. SERT: 5HTTLPR plus rs25531; DAT1 3@UTR VNTR). A double dissociation was observed. The SERT polymorphism altered behavioral adaptation after losses, with increased lose-shift associated with L@ homozygosity, while leaving unaffected perseveration after reversal. In contrast, the DAT1 genotype affected the influence of prior choices on perseveration, while leaving lose-shifting unaltered. A model of reinforcement learning captured the dose-dependent effect of DAT1 genotype, such that an increasing number of 9R-alleles resulted in a stronger reliance on previous experience and therefore reluctance to update learned associations. These data provide direct evidence for doubly dissociable effects of serotonin and dopamine systems.","author":[{"dropping-particle":"","family":"Ouden","given":"Hanneke E.M.","non-dropping-particle":"Den","parse-names":false,"suffix":""},{"dropping-particle":"","family":"Daw","given":"Nathaniel D.","non-dropping-particle":"","parse-names":false,"suffix":""},{"dropping-particle":"","family":"Fernandez","given":"Guillén","non-dropping-particle":"","parse-names":false,"suffix":""},{"dropping-particle":"","family":"Elshout","given":"Joris A.","non-dropping-particle":"","parse-names":false,"suffix":""},{"dropping-particle":"","family":"Rijpkema","given":"Mark","non-dropping-particle":"","parse-names":false,"suffix":""},{"dropping-particle":"","family":"Hoogman","given":"Martine","non-dropping-particle":"","parse-names":false,"suffix":""},{"dropping-particle":"","family":"Franke","given":"Barbara","non-dropping-particle":"","parse-names":false,"suffix":""},{"dropping-particle":"","family":"Cools","given":"Roshan","non-dropping-particle":"","parse-names":false,"suffix":""}],"container-title":"Neuron","id":"ITEM-1","issue":"4","issued":{"date-parts":[["2013","11","20"]]},"page":"1090-1100","publisher":"Neuron","title":"Dissociable effects of dopamine and serotonin on reversal learning","type":"article-journal","volume":"80"},"uris":["http://www.mendeley.com/documents/?uuid=a950203c-532a-3b51-9f08-b511ecb7f9bb"]}],"mendeley":{"formattedCitation":"(24)","plainTextFormattedCitation":"(24)","previouslyFormattedCitation":"(24)"},"properties":{"noteIndex":0},"schema":"https://github.com/citation-style-language/schema/raw/master/csl-citation.json"}</w:instrText>
            </w:r>
            <w:r w:rsidRPr="00A525B8">
              <w:rPr>
                <w:rFonts w:eastAsiaTheme="minorHAnsi"/>
                <w:color w:val="000000"/>
                <w:lang w:val="en-US" w:eastAsia="en-US"/>
              </w:rPr>
              <w:fldChar w:fldCharType="separate"/>
            </w:r>
            <w:r w:rsidR="002C22FE" w:rsidRPr="00A525B8">
              <w:rPr>
                <w:rFonts w:eastAsiaTheme="minorHAnsi"/>
                <w:noProof/>
                <w:color w:val="000000"/>
                <w:lang w:val="en-US" w:eastAsia="en-US"/>
              </w:rPr>
              <w:t>(24)</w:t>
            </w:r>
            <w:r w:rsidRPr="00A525B8">
              <w:rPr>
                <w:rFonts w:eastAsiaTheme="minorHAnsi"/>
                <w:color w:val="000000"/>
                <w:lang w:val="en-US" w:eastAsia="en-US"/>
              </w:rPr>
              <w:fldChar w:fldCharType="end"/>
            </w:r>
          </w:p>
        </w:tc>
      </w:tr>
      <w:tr w:rsidR="008A2352" w:rsidRPr="00A525B8" w14:paraId="1ADB0A16" w14:textId="77777777" w:rsidTr="000061FE">
        <w:trPr>
          <w:trHeight w:val="394"/>
        </w:trPr>
        <w:tc>
          <w:tcPr>
            <w:tcW w:w="4253" w:type="dxa"/>
            <w:tcBorders>
              <w:top w:val="single" w:sz="8" w:space="0" w:color="B4C6E7"/>
              <w:left w:val="single" w:sz="8" w:space="0" w:color="B4C6E7"/>
              <w:bottom w:val="single" w:sz="8" w:space="0" w:color="B4C6E7"/>
              <w:right w:val="single" w:sz="8" w:space="0" w:color="B4C6E7"/>
            </w:tcBorders>
            <w:shd w:val="clear" w:color="auto" w:fill="auto"/>
          </w:tcPr>
          <w:p w14:paraId="6076624F" w14:textId="77777777"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t xml:space="preserve">Combined learning rate, </w:t>
            </w:r>
            <m:oMath>
              <m:r>
                <w:rPr>
                  <w:rFonts w:ascii="Cambria Math" w:eastAsiaTheme="minorHAnsi" w:hAnsi="Cambria Math"/>
                  <w:color w:val="000000"/>
                  <w:lang w:val="en-US" w:eastAsia="en-US"/>
                </w:rPr>
                <m:t>α</m:t>
              </m:r>
            </m:oMath>
          </w:p>
        </w:tc>
        <w:tc>
          <w:tcPr>
            <w:tcW w:w="2158" w:type="dxa"/>
            <w:tcBorders>
              <w:top w:val="single" w:sz="8" w:space="0" w:color="B4C6E7"/>
              <w:left w:val="single" w:sz="8" w:space="0" w:color="B4C6E7"/>
              <w:bottom w:val="single" w:sz="8" w:space="0" w:color="B4C6E7"/>
              <w:right w:val="single" w:sz="8" w:space="0" w:color="B4C6E7"/>
            </w:tcBorders>
            <w:shd w:val="clear" w:color="auto" w:fill="auto"/>
          </w:tcPr>
          <w:p w14:paraId="38A6655D" w14:textId="77777777" w:rsidR="008A2352" w:rsidRPr="00A525B8" w:rsidRDefault="008A2352" w:rsidP="000061FE">
            <w:pPr>
              <w:jc w:val="both"/>
              <w:rPr>
                <w:lang w:val="en-US"/>
              </w:rPr>
            </w:pPr>
            <w:r w:rsidRPr="00A525B8">
              <w:rPr>
                <w:rFonts w:eastAsiaTheme="minorHAnsi"/>
                <w:color w:val="000000"/>
                <w:lang w:val="en-US" w:eastAsia="en-US"/>
              </w:rPr>
              <w:t>Beta(1.2, 1.2)</w:t>
            </w:r>
          </w:p>
        </w:tc>
        <w:tc>
          <w:tcPr>
            <w:tcW w:w="2605" w:type="dxa"/>
            <w:tcBorders>
              <w:top w:val="single" w:sz="8" w:space="0" w:color="B4C6E7"/>
              <w:left w:val="single" w:sz="8" w:space="0" w:color="B4C6E7"/>
              <w:bottom w:val="single" w:sz="8" w:space="0" w:color="B4C6E7"/>
              <w:right w:val="single" w:sz="8" w:space="0" w:color="B4C6E7"/>
            </w:tcBorders>
          </w:tcPr>
          <w:p w14:paraId="628B7381" w14:textId="077A1EFE"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fldChar w:fldCharType="begin" w:fldLock="1"/>
            </w:r>
            <w:r w:rsidR="0044685D" w:rsidRPr="00A525B8">
              <w:rPr>
                <w:rFonts w:eastAsiaTheme="minorHAnsi"/>
                <w:color w:val="000000"/>
                <w:lang w:val="en-US" w:eastAsia="en-US"/>
              </w:rPr>
              <w:instrText>ADDIN CSL_CITATION {"citationItems":[{"id":"ITEM-1","itemData":{"DOI":"10.1016/J.NEURON.2013.08.030","ISSN":"1097-4199","PMID":"24267657","abstract":"Serotonin and dopamine are speculated to subserve motivationally opponent functions, but this hypothesis has not been directly tested. We studied the role of these neurotransmitters in probabilistic reversal learning in nearly 700 individuals as a function of two polymorphisms in the genes encoding the serotonin and dopamine transporters (. SERT: 5HTTLPR plus rs25531; DAT1 3@UTR VNTR). A double dissociation was observed. The SERT polymorphism altered behavioral adaptation after losses, with increased lose-shift associated with L@ homozygosity, while leaving unaffected perseveration after reversal. In contrast, the DAT1 genotype affected the influence of prior choices on perseveration, while leaving lose-shifting unaltered. A model of reinforcement learning captured the dose-dependent effect of DAT1 genotype, such that an increasing number of 9R-alleles resulted in a stronger reliance on previous experience and therefore reluctance to update learned associations. These data provide direct evidence for doubly dissociable effects of serotonin and dopamine systems.","author":[{"dropping-particle":"","family":"Ouden","given":"Hanneke E.M.","non-dropping-particle":"Den","parse-names":false,"suffix":""},{"dropping-particle":"","family":"Daw","given":"Nathaniel D.","non-dropping-particle":"","parse-names":false,"suffix":""},{"dropping-particle":"","family":"Fernandez","given":"Guillén","non-dropping-particle":"","parse-names":false,"suffix":""},{"dropping-particle":"","family":"Elshout","given":"Joris A.","non-dropping-particle":"","parse-names":false,"suffix":""},{"dropping-particle":"","family":"Rijpkema","given":"Mark","non-dropping-particle":"","parse-names":false,"suffix":""},{"dropping-particle":"","family":"Hoogman","given":"Martine","non-dropping-particle":"","parse-names":false,"suffix":""},{"dropping-particle":"","family":"Franke","given":"Barbara","non-dropping-particle":"","parse-names":false,"suffix":""},{"dropping-particle":"","family":"Cools","given":"Roshan","non-dropping-particle":"","parse-names":false,"suffix":""}],"container-title":"Neuron","id":"ITEM-1","issue":"4","issued":{"date-parts":[["2013","11","20"]]},"page":"1090-1100","publisher":"Neuron","title":"Dissociable effects of dopamine and serotonin on reversal learning","type":"article-journal","volume":"80"},"uris":["http://www.mendeley.com/documents/?uuid=a950203c-532a-3b51-9f08-b511ecb7f9bb"]}],"mendeley":{"formattedCitation":"(24)","plainTextFormattedCitation":"(24)","previouslyFormattedCitation":"(24)"},"properties":{"noteIndex":0},"schema":"https://github.com/citation-style-language/schema/raw/master/csl-citation.json"}</w:instrText>
            </w:r>
            <w:r w:rsidRPr="00A525B8">
              <w:rPr>
                <w:rFonts w:eastAsiaTheme="minorHAnsi"/>
                <w:color w:val="000000"/>
                <w:lang w:val="en-US" w:eastAsia="en-US"/>
              </w:rPr>
              <w:fldChar w:fldCharType="separate"/>
            </w:r>
            <w:r w:rsidR="002C22FE" w:rsidRPr="00A525B8">
              <w:rPr>
                <w:rFonts w:eastAsiaTheme="minorHAnsi"/>
                <w:noProof/>
                <w:color w:val="000000"/>
                <w:lang w:val="en-US" w:eastAsia="en-US"/>
              </w:rPr>
              <w:t>(24)</w:t>
            </w:r>
            <w:r w:rsidRPr="00A525B8">
              <w:rPr>
                <w:rFonts w:eastAsiaTheme="minorHAnsi"/>
                <w:color w:val="000000"/>
                <w:lang w:val="en-US" w:eastAsia="en-US"/>
              </w:rPr>
              <w:fldChar w:fldCharType="end"/>
            </w:r>
          </w:p>
        </w:tc>
      </w:tr>
      <w:tr w:rsidR="008A2352" w:rsidRPr="00A525B8" w14:paraId="21572705" w14:textId="77777777" w:rsidTr="000061FE">
        <w:trPr>
          <w:trHeight w:val="394"/>
        </w:trPr>
        <w:tc>
          <w:tcPr>
            <w:tcW w:w="4253" w:type="dxa"/>
            <w:tcBorders>
              <w:top w:val="single" w:sz="8" w:space="0" w:color="B4C6E7"/>
              <w:left w:val="single" w:sz="8" w:space="0" w:color="B4C6E7"/>
              <w:bottom w:val="single" w:sz="8" w:space="0" w:color="B4C6E7"/>
              <w:right w:val="single" w:sz="8" w:space="0" w:color="B4C6E7"/>
            </w:tcBorders>
            <w:shd w:val="clear" w:color="auto" w:fill="auto"/>
          </w:tcPr>
          <w:p w14:paraId="601EA8E2" w14:textId="77777777"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t>Reinforcement sensitivity, β</w:t>
            </w:r>
          </w:p>
        </w:tc>
        <w:tc>
          <w:tcPr>
            <w:tcW w:w="2158" w:type="dxa"/>
            <w:tcBorders>
              <w:top w:val="single" w:sz="8" w:space="0" w:color="B4C6E7"/>
              <w:left w:val="single" w:sz="8" w:space="0" w:color="B4C6E7"/>
              <w:bottom w:val="single" w:sz="8" w:space="0" w:color="B4C6E7"/>
              <w:right w:val="single" w:sz="8" w:space="0" w:color="B4C6E7"/>
            </w:tcBorders>
            <w:shd w:val="clear" w:color="auto" w:fill="auto"/>
          </w:tcPr>
          <w:p w14:paraId="1341DD77" w14:textId="77777777" w:rsidR="008A2352" w:rsidRPr="00A525B8" w:rsidRDefault="008A2352" w:rsidP="000061FE">
            <w:pPr>
              <w:jc w:val="both"/>
              <w:rPr>
                <w:lang w:val="en-US"/>
              </w:rPr>
            </w:pPr>
            <w:r w:rsidRPr="00A525B8">
              <w:rPr>
                <w:rFonts w:eastAsiaTheme="minorHAnsi"/>
                <w:color w:val="000000"/>
                <w:lang w:val="en-US" w:eastAsia="en-US"/>
              </w:rPr>
              <w:t>Gamma(α=4.82, β=0.88)</w:t>
            </w:r>
          </w:p>
        </w:tc>
        <w:tc>
          <w:tcPr>
            <w:tcW w:w="2605" w:type="dxa"/>
            <w:tcBorders>
              <w:top w:val="single" w:sz="8" w:space="0" w:color="B4C6E7"/>
              <w:left w:val="single" w:sz="8" w:space="0" w:color="B4C6E7"/>
              <w:bottom w:val="single" w:sz="8" w:space="0" w:color="B4C6E7"/>
              <w:right w:val="single" w:sz="8" w:space="0" w:color="B4C6E7"/>
            </w:tcBorders>
          </w:tcPr>
          <w:p w14:paraId="60D9DF44" w14:textId="756C6B77"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fldChar w:fldCharType="begin" w:fldLock="1"/>
            </w:r>
            <w:r w:rsidR="0044685D" w:rsidRPr="00A525B8">
              <w:rPr>
                <w:rFonts w:eastAsiaTheme="minorHAnsi"/>
                <w:color w:val="000000"/>
                <w:lang w:val="en-US" w:eastAsia="en-US"/>
              </w:rPr>
              <w:instrText>ADDIN CSL_CITATION {"citationItems":[{"id":"ITEM-1","itemData":{"DOI":"10.1016/j.jmp.2016.01.006","abstract":"h i g h l i g h t s • Reinforcement learning models suffer from the difficulty of parameter estimation. • Empirical priors improve predictive accuracy, reliability, identifiability, and detection of individual differences. • These priors are fairly robust across model variants. a b s t r a c t Computational models of reinforcement learning have played an important role in understanding learning and decision making behavior, as well as the neural mechanisms underlying these behaviors. However, fitting the parameters of these models can be challenging: the parameters are not identifiable, estimates are unreliable, and the fitted models may not have good predictive validity. Prior distributions on the parameters can help regularize estimates and to some extent deal with these challenges, but picking a good prior is itself challenging. This paper presents empirical priors for reinforcement learning models, showing that priors estimated from a relatively large dataset are more identifiable, more reliable, and have better predictive validity compared to model-fitting with uniform priors.","author":[{"dropping-particle":"","family":"Gershman","given":"Samuel J","non-dropping-particle":"","parse-names":false,"suffix":""}],"container-title":"Journal of Mathematical Psychology","id":"ITEM-1","issued":{"date-parts":[["2016"]]},"page":"1-6","title":"Empirical priors for reinforcement learning models","type":"article-journal","volume":"71"},"uris":["http://www.mendeley.com/documents/?uuid=3fcbc228-8794-32e1-95ed-8e6937cb6020"]}],"mendeley":{"formattedCitation":"(25)","plainTextFormattedCitation":"(25)","previouslyFormattedCitation":"(25)"},"properties":{"noteIndex":0},"schema":"https://github.com/citation-style-language/schema/raw/master/csl-citation.json"}</w:instrText>
            </w:r>
            <w:r w:rsidRPr="00A525B8">
              <w:rPr>
                <w:rFonts w:eastAsiaTheme="minorHAnsi"/>
                <w:color w:val="000000"/>
                <w:lang w:val="en-US" w:eastAsia="en-US"/>
              </w:rPr>
              <w:fldChar w:fldCharType="separate"/>
            </w:r>
            <w:r w:rsidR="002C22FE" w:rsidRPr="00A525B8">
              <w:rPr>
                <w:rFonts w:eastAsiaTheme="minorHAnsi"/>
                <w:noProof/>
                <w:color w:val="000000"/>
                <w:lang w:val="en-US" w:eastAsia="en-US"/>
              </w:rPr>
              <w:t>(25)</w:t>
            </w:r>
            <w:r w:rsidRPr="00A525B8">
              <w:rPr>
                <w:rFonts w:eastAsiaTheme="minorHAnsi"/>
                <w:color w:val="000000"/>
                <w:lang w:val="en-US" w:eastAsia="en-US"/>
              </w:rPr>
              <w:fldChar w:fldCharType="end"/>
            </w:r>
          </w:p>
        </w:tc>
      </w:tr>
      <w:tr w:rsidR="008A2352" w:rsidRPr="00A525B8" w14:paraId="2B5753A3" w14:textId="77777777" w:rsidTr="000061FE">
        <w:trPr>
          <w:trHeight w:val="394"/>
        </w:trPr>
        <w:tc>
          <w:tcPr>
            <w:tcW w:w="4253" w:type="dxa"/>
            <w:tcBorders>
              <w:top w:val="single" w:sz="8" w:space="0" w:color="B4C6E7"/>
              <w:left w:val="single" w:sz="8" w:space="0" w:color="B4C6E7"/>
              <w:bottom w:val="single" w:sz="8" w:space="0" w:color="B4C6E7"/>
              <w:right w:val="single" w:sz="8" w:space="0" w:color="B4C6E7"/>
            </w:tcBorders>
            <w:shd w:val="clear" w:color="auto" w:fill="auto"/>
          </w:tcPr>
          <w:p w14:paraId="2780B333" w14:textId="77777777"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t>Side stickiness, κ</w:t>
            </w:r>
            <w:r w:rsidRPr="00A525B8">
              <w:rPr>
                <w:rFonts w:eastAsiaTheme="minorHAnsi"/>
                <w:color w:val="000000"/>
                <w:position w:val="-2"/>
                <w:vertAlign w:val="subscript"/>
                <w:lang w:val="en-US" w:eastAsia="en-US"/>
              </w:rPr>
              <w:t>side</w:t>
            </w:r>
          </w:p>
        </w:tc>
        <w:tc>
          <w:tcPr>
            <w:tcW w:w="2158" w:type="dxa"/>
            <w:tcBorders>
              <w:top w:val="single" w:sz="8" w:space="0" w:color="B4C6E7"/>
              <w:left w:val="single" w:sz="8" w:space="0" w:color="B4C6E7"/>
              <w:bottom w:val="single" w:sz="8" w:space="0" w:color="B4C6E7"/>
              <w:right w:val="single" w:sz="8" w:space="0" w:color="B4C6E7"/>
            </w:tcBorders>
            <w:shd w:val="clear" w:color="auto" w:fill="auto"/>
          </w:tcPr>
          <w:p w14:paraId="0F6770D7" w14:textId="77777777" w:rsidR="008A2352" w:rsidRPr="00A525B8" w:rsidRDefault="008A2352" w:rsidP="000061FE">
            <w:pPr>
              <w:jc w:val="both"/>
              <w:rPr>
                <w:lang w:val="en-US"/>
              </w:rPr>
            </w:pPr>
            <w:r w:rsidRPr="00A525B8">
              <w:rPr>
                <w:rFonts w:eastAsiaTheme="minorHAnsi"/>
                <w:color w:val="000000"/>
                <w:lang w:val="en-US" w:eastAsia="en-US"/>
              </w:rPr>
              <w:t>Normal(0,1)</w:t>
            </w:r>
          </w:p>
        </w:tc>
        <w:tc>
          <w:tcPr>
            <w:tcW w:w="2605" w:type="dxa"/>
            <w:tcBorders>
              <w:top w:val="single" w:sz="8" w:space="0" w:color="B4C6E7"/>
              <w:left w:val="single" w:sz="8" w:space="0" w:color="B4C6E7"/>
              <w:bottom w:val="single" w:sz="8" w:space="0" w:color="B4C6E7"/>
              <w:right w:val="single" w:sz="8" w:space="0" w:color="B4C6E7"/>
            </w:tcBorders>
          </w:tcPr>
          <w:p w14:paraId="0E609C42" w14:textId="0B24C953"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fldChar w:fldCharType="begin" w:fldLock="1"/>
            </w:r>
            <w:r w:rsidR="0044685D" w:rsidRPr="00A525B8">
              <w:rPr>
                <w:rFonts w:eastAsiaTheme="minorHAnsi"/>
                <w:color w:val="000000"/>
                <w:lang w:val="en-US" w:eastAsia="en-US"/>
              </w:rPr>
              <w:instrText>ADDIN CSL_CITATION {"citationItems":[{"id":"ITEM-1","itemData":{"DOI":"10.1162/JOCN_A_00447","ISSN":"1530-8898","PMID":"23859647","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author":[{"dropping-particle":"","family":"Christakou","given":"Anastasia","non-dropping-particle":"","parse-names":false,"suffix":""},{"dropping-particle":"","family":"Gershman","given":"Samuel J.","non-dropping-particle":"","parse-names":false,"suffix":""},{"dropping-particle":"","family":"Niv","given":"Yael","non-dropping-particle":"","parse-names":false,"suffix":""},{"dropping-particle":"","family":"Simmons","given":"Andrew","non-dropping-particle":"","parse-names":false,"suffix":""},{"dropping-particle":"","family":"Brammer","given":"Mick","non-dropping-particle":"","parse-names":false,"suffix":""},{"dropping-particle":"","family":"Rubia","given":"Katya","non-dropping-particle":"","parse-names":false,"suffix":""}],"container-title":"Journal of cognitive neuroscience","id":"ITEM-1","issue":"11","issued":{"date-parts":[["2013"]]},"page":"1807-1823","publisher":"J Cogn Neurosci","title":"Neural and psychological maturation of decision-making in adolescence and young adulthood","type":"article-journal","volume":"25"},"uris":["http://www.mendeley.com/documents/?uuid=9fb7faee-5768-3c97-9fce-d5a291801a9c"]}],"mendeley":{"formattedCitation":"(26)","plainTextFormattedCitation":"(26)","previouslyFormattedCitation":"(26)"},"properties":{"noteIndex":0},"schema":"https://github.com/citation-style-language/schema/raw/master/csl-citation.json"}</w:instrText>
            </w:r>
            <w:r w:rsidRPr="00A525B8">
              <w:rPr>
                <w:rFonts w:eastAsiaTheme="minorHAnsi"/>
                <w:color w:val="000000"/>
                <w:lang w:val="en-US" w:eastAsia="en-US"/>
              </w:rPr>
              <w:fldChar w:fldCharType="separate"/>
            </w:r>
            <w:r w:rsidR="002C22FE" w:rsidRPr="00A525B8">
              <w:rPr>
                <w:rFonts w:eastAsiaTheme="minorHAnsi"/>
                <w:noProof/>
                <w:color w:val="000000"/>
                <w:lang w:val="en-US" w:eastAsia="en-US"/>
              </w:rPr>
              <w:t>(26)</w:t>
            </w:r>
            <w:r w:rsidRPr="00A525B8">
              <w:rPr>
                <w:rFonts w:eastAsiaTheme="minorHAnsi"/>
                <w:color w:val="000000"/>
                <w:lang w:val="en-US" w:eastAsia="en-US"/>
              </w:rPr>
              <w:fldChar w:fldCharType="end"/>
            </w:r>
          </w:p>
        </w:tc>
      </w:tr>
      <w:tr w:rsidR="008A2352" w:rsidRPr="00A525B8" w14:paraId="3EEBC41B" w14:textId="77777777" w:rsidTr="000061FE">
        <w:trPr>
          <w:trHeight w:val="394"/>
        </w:trPr>
        <w:tc>
          <w:tcPr>
            <w:tcW w:w="4253" w:type="dxa"/>
            <w:tcBorders>
              <w:top w:val="single" w:sz="8" w:space="0" w:color="B4C6E7"/>
              <w:left w:val="single" w:sz="8" w:space="0" w:color="B4C6E7"/>
              <w:bottom w:val="single" w:sz="8" w:space="0" w:color="B4C6E7"/>
              <w:right w:val="single" w:sz="8" w:space="0" w:color="B4C6E7"/>
            </w:tcBorders>
            <w:shd w:val="clear" w:color="auto" w:fill="auto"/>
          </w:tcPr>
          <w:p w14:paraId="50306EE1" w14:textId="77777777"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t>Stimulus stickiness, κ</w:t>
            </w:r>
            <w:r w:rsidRPr="00A525B8">
              <w:rPr>
                <w:rFonts w:eastAsiaTheme="minorHAnsi"/>
                <w:color w:val="000000"/>
                <w:position w:val="-2"/>
                <w:vertAlign w:val="subscript"/>
                <w:lang w:val="en-US" w:eastAsia="en-US"/>
              </w:rPr>
              <w:t>stim</w:t>
            </w:r>
          </w:p>
        </w:tc>
        <w:tc>
          <w:tcPr>
            <w:tcW w:w="2158" w:type="dxa"/>
            <w:tcBorders>
              <w:top w:val="single" w:sz="8" w:space="0" w:color="B4C6E7"/>
              <w:left w:val="single" w:sz="8" w:space="0" w:color="B4C6E7"/>
              <w:bottom w:val="single" w:sz="8" w:space="0" w:color="B4C6E7"/>
              <w:right w:val="single" w:sz="8" w:space="0" w:color="B4C6E7"/>
            </w:tcBorders>
            <w:shd w:val="clear" w:color="auto" w:fill="auto"/>
          </w:tcPr>
          <w:p w14:paraId="6D1A7F55" w14:textId="77777777" w:rsidR="008A2352" w:rsidRPr="00A525B8" w:rsidRDefault="008A2352" w:rsidP="000061FE">
            <w:pPr>
              <w:jc w:val="both"/>
              <w:rPr>
                <w:lang w:val="en-US"/>
              </w:rPr>
            </w:pPr>
            <w:r w:rsidRPr="00A525B8">
              <w:rPr>
                <w:rFonts w:eastAsiaTheme="minorHAnsi"/>
                <w:color w:val="000000"/>
                <w:lang w:val="en-US" w:eastAsia="en-US"/>
              </w:rPr>
              <w:t>Normal(0,1)</w:t>
            </w:r>
          </w:p>
        </w:tc>
        <w:tc>
          <w:tcPr>
            <w:tcW w:w="2605" w:type="dxa"/>
            <w:tcBorders>
              <w:top w:val="single" w:sz="8" w:space="0" w:color="B4C6E7"/>
              <w:left w:val="single" w:sz="8" w:space="0" w:color="B4C6E7"/>
              <w:bottom w:val="single" w:sz="8" w:space="0" w:color="B4C6E7"/>
              <w:right w:val="single" w:sz="8" w:space="0" w:color="B4C6E7"/>
            </w:tcBorders>
          </w:tcPr>
          <w:p w14:paraId="2C93D8AA" w14:textId="78931420"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fldChar w:fldCharType="begin" w:fldLock="1"/>
            </w:r>
            <w:r w:rsidR="0044685D" w:rsidRPr="00A525B8">
              <w:rPr>
                <w:rFonts w:eastAsiaTheme="minorHAnsi"/>
                <w:color w:val="000000"/>
                <w:lang w:val="en-US" w:eastAsia="en-US"/>
              </w:rPr>
              <w:instrText>ADDIN CSL_CITATION {"citationItems":[{"id":"ITEM-1","itemData":{"DOI":"10.1162/JOCN_A_00447","ISSN":"1530-8898","PMID":"23859647","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author":[{"dropping-particle":"","family":"Christakou","given":"Anastasia","non-dropping-particle":"","parse-names":false,"suffix":""},{"dropping-particle":"","family":"Gershman","given":"Samuel J.","non-dropping-particle":"","parse-names":false,"suffix":""},{"dropping-particle":"","family":"Niv","given":"Yael","non-dropping-particle":"","parse-names":false,"suffix":""},{"dropping-particle":"","family":"Simmons","given":"Andrew","non-dropping-particle":"","parse-names":false,"suffix":""},{"dropping-particle":"","family":"Brammer","given":"Mick","non-dropping-particle":"","parse-names":false,"suffix":""},{"dropping-particle":"","family":"Rubia","given":"Katya","non-dropping-particle":"","parse-names":false,"suffix":""}],"container-title":"Journal of cognitive neuroscience","id":"ITEM-1","issue":"11","issued":{"date-parts":[["2013"]]},"page":"1807-1823","publisher":"J Cogn Neurosci","title":"Neural and psychological maturation of decision-making in adolescence and young adulthood","type":"article-journal","volume":"25"},"uris":["http://www.mendeley.com/documents/?uuid=9fb7faee-5768-3c97-9fce-d5a291801a9c"]}],"mendeley":{"formattedCitation":"(26)","plainTextFormattedCitation":"(26)","previouslyFormattedCitation":"(26)"},"properties":{"noteIndex":0},"schema":"https://github.com/citation-style-language/schema/raw/master/csl-citation.json"}</w:instrText>
            </w:r>
            <w:r w:rsidRPr="00A525B8">
              <w:rPr>
                <w:rFonts w:eastAsiaTheme="minorHAnsi"/>
                <w:color w:val="000000"/>
                <w:lang w:val="en-US" w:eastAsia="en-US"/>
              </w:rPr>
              <w:fldChar w:fldCharType="separate"/>
            </w:r>
            <w:r w:rsidR="002C22FE" w:rsidRPr="00A525B8">
              <w:rPr>
                <w:rFonts w:eastAsiaTheme="minorHAnsi"/>
                <w:noProof/>
                <w:color w:val="000000"/>
                <w:lang w:val="en-US" w:eastAsia="en-US"/>
              </w:rPr>
              <w:t>(26)</w:t>
            </w:r>
            <w:r w:rsidRPr="00A525B8">
              <w:rPr>
                <w:rFonts w:eastAsiaTheme="minorHAnsi"/>
                <w:color w:val="000000"/>
                <w:lang w:val="en-US" w:eastAsia="en-US"/>
              </w:rPr>
              <w:fldChar w:fldCharType="end"/>
            </w:r>
          </w:p>
        </w:tc>
      </w:tr>
      <w:tr w:rsidR="008A2352" w:rsidRPr="00A525B8" w14:paraId="5E8ED494" w14:textId="77777777" w:rsidTr="000061FE">
        <w:trPr>
          <w:trHeight w:val="394"/>
        </w:trPr>
        <w:tc>
          <w:tcPr>
            <w:tcW w:w="4253" w:type="dxa"/>
            <w:tcBorders>
              <w:top w:val="single" w:sz="8" w:space="0" w:color="B4C6E7"/>
              <w:left w:val="single" w:sz="8" w:space="0" w:color="B4C6E7"/>
              <w:bottom w:val="single" w:sz="8" w:space="0" w:color="B4C6E7"/>
              <w:right w:val="single" w:sz="8" w:space="0" w:color="B4C6E7"/>
            </w:tcBorders>
            <w:shd w:val="clear" w:color="auto" w:fill="auto"/>
          </w:tcPr>
          <w:p w14:paraId="75CF0B2F" w14:textId="77777777" w:rsidR="008A2352" w:rsidRPr="00A525B8" w:rsidRDefault="008A2352" w:rsidP="000061FE">
            <w:pPr>
              <w:jc w:val="both"/>
              <w:rPr>
                <w:rFonts w:eastAsiaTheme="minorHAnsi"/>
                <w:b/>
                <w:bCs/>
                <w:color w:val="000000"/>
                <w:lang w:val="en-US" w:eastAsia="en-US"/>
              </w:rPr>
            </w:pPr>
            <w:r w:rsidRPr="00A525B8">
              <w:rPr>
                <w:rFonts w:eastAsiaTheme="minorHAnsi"/>
                <w:b/>
                <w:bCs/>
                <w:color w:val="000000"/>
                <w:lang w:val="en-US" w:eastAsia="en-US"/>
              </w:rPr>
              <w:t>Intersubject variability in parameters</w:t>
            </w:r>
          </w:p>
        </w:tc>
        <w:tc>
          <w:tcPr>
            <w:tcW w:w="2158" w:type="dxa"/>
            <w:tcBorders>
              <w:top w:val="single" w:sz="8" w:space="0" w:color="B4C6E7"/>
              <w:left w:val="single" w:sz="8" w:space="0" w:color="B4C6E7"/>
              <w:bottom w:val="single" w:sz="8" w:space="0" w:color="B4C6E7"/>
              <w:right w:val="single" w:sz="8" w:space="0" w:color="B4C6E7"/>
            </w:tcBorders>
            <w:shd w:val="clear" w:color="auto" w:fill="auto"/>
          </w:tcPr>
          <w:p w14:paraId="22ECFFF0" w14:textId="77777777" w:rsidR="008A2352" w:rsidRPr="00A525B8" w:rsidRDefault="008A2352" w:rsidP="000061FE">
            <w:pPr>
              <w:jc w:val="both"/>
              <w:rPr>
                <w:rFonts w:eastAsiaTheme="minorHAnsi"/>
                <w:color w:val="000000"/>
                <w:lang w:val="en-US" w:eastAsia="en-US"/>
              </w:rPr>
            </w:pPr>
          </w:p>
        </w:tc>
        <w:tc>
          <w:tcPr>
            <w:tcW w:w="2605" w:type="dxa"/>
            <w:tcBorders>
              <w:top w:val="single" w:sz="8" w:space="0" w:color="B4C6E7"/>
              <w:left w:val="single" w:sz="8" w:space="0" w:color="B4C6E7"/>
              <w:bottom w:val="single" w:sz="8" w:space="0" w:color="B4C6E7"/>
              <w:right w:val="single" w:sz="8" w:space="0" w:color="B4C6E7"/>
            </w:tcBorders>
          </w:tcPr>
          <w:p w14:paraId="79236962" w14:textId="77777777" w:rsidR="008A2352" w:rsidRPr="00A525B8" w:rsidRDefault="008A2352" w:rsidP="000061FE">
            <w:pPr>
              <w:jc w:val="both"/>
              <w:rPr>
                <w:rFonts w:eastAsiaTheme="minorHAnsi"/>
                <w:color w:val="000000"/>
                <w:lang w:val="en-US" w:eastAsia="en-US"/>
              </w:rPr>
            </w:pPr>
          </w:p>
        </w:tc>
      </w:tr>
      <w:tr w:rsidR="008A2352" w:rsidRPr="00A525B8" w14:paraId="076C66C6" w14:textId="77777777" w:rsidTr="000061FE">
        <w:trPr>
          <w:trHeight w:val="394"/>
        </w:trPr>
        <w:tc>
          <w:tcPr>
            <w:tcW w:w="4253" w:type="dxa"/>
            <w:tcBorders>
              <w:top w:val="single" w:sz="8" w:space="0" w:color="B4C6E7"/>
              <w:left w:val="single" w:sz="8" w:space="0" w:color="B4C6E7"/>
              <w:bottom w:val="single" w:sz="8" w:space="0" w:color="B4C6E7"/>
              <w:right w:val="single" w:sz="8" w:space="0" w:color="B4C6E7"/>
            </w:tcBorders>
            <w:shd w:val="clear" w:color="auto" w:fill="auto"/>
          </w:tcPr>
          <w:p w14:paraId="287E14E6" w14:textId="77777777" w:rsidR="008A2352" w:rsidRPr="00A525B8" w:rsidRDefault="00E72188" w:rsidP="000061FE">
            <w:pPr>
              <w:jc w:val="both"/>
              <w:rPr>
                <w:rFonts w:eastAsiaTheme="minorHAnsi"/>
                <w:b/>
                <w:bCs/>
                <w:color w:val="000000"/>
                <w:lang w:val="en-US" w:eastAsia="en-US"/>
              </w:rPr>
            </w:pPr>
            <m:oMath>
              <m:sSub>
                <m:sSubPr>
                  <m:ctrlPr>
                    <w:rPr>
                      <w:rFonts w:ascii="Cambria Math" w:hAnsi="Cambria Math"/>
                      <w:i/>
                      <w:color w:val="000000"/>
                      <w:lang w:val="en-US"/>
                    </w:rPr>
                  </m:ctrlPr>
                </m:sSubPr>
                <m:e>
                  <m:r>
                    <w:rPr>
                      <w:rFonts w:ascii="Cambria Math" w:hAnsi="Cambria Math"/>
                      <w:color w:val="000000"/>
                      <w:lang w:val="en-US"/>
                    </w:rPr>
                    <m:t>α</m:t>
                  </m:r>
                </m:e>
                <m:sub>
                  <m:r>
                    <w:rPr>
                      <w:rFonts w:ascii="Cambria Math" w:hAnsi="Cambria Math"/>
                      <w:color w:val="000000"/>
                      <w:lang w:val="en-US"/>
                    </w:rPr>
                    <m:t>rew</m:t>
                  </m:r>
                </m:sub>
              </m:sSub>
            </m:oMath>
            <w:r w:rsidR="008A2352" w:rsidRPr="00A525B8">
              <w:rPr>
                <w:rFonts w:eastAsiaTheme="minorEastAsia"/>
                <w:color w:val="000000"/>
                <w:lang w:val="en-US"/>
              </w:rPr>
              <w:t>,</w:t>
            </w:r>
            <w:r w:rsidR="008A2352" w:rsidRPr="00A525B8">
              <w:rPr>
                <w:rFonts w:eastAsiaTheme="minorHAnsi"/>
                <w:color w:val="000000"/>
                <w:position w:val="-2"/>
                <w:vertAlign w:val="subscript"/>
                <w:lang w:val="en-US" w:eastAsia="en-US"/>
              </w:rPr>
              <w:t xml:space="preserve"> </w:t>
            </w:r>
            <m:oMath>
              <m:sSub>
                <m:sSubPr>
                  <m:ctrlPr>
                    <w:rPr>
                      <w:rFonts w:ascii="Cambria Math" w:hAnsi="Cambria Math"/>
                      <w:i/>
                      <w:color w:val="000000"/>
                      <w:lang w:val="en-US"/>
                    </w:rPr>
                  </m:ctrlPr>
                </m:sSubPr>
                <m:e>
                  <m:r>
                    <w:rPr>
                      <w:rFonts w:ascii="Cambria Math" w:hAnsi="Cambria Math"/>
                      <w:color w:val="000000"/>
                      <w:lang w:val="en-US"/>
                    </w:rPr>
                    <m:t>α</m:t>
                  </m:r>
                </m:e>
                <m:sub>
                  <m:r>
                    <w:rPr>
                      <w:rFonts w:ascii="Cambria Math" w:hAnsi="Cambria Math"/>
                      <w:color w:val="000000"/>
                      <w:lang w:val="en-US"/>
                    </w:rPr>
                    <m:t>pun</m:t>
                  </m:r>
                </m:sub>
              </m:sSub>
            </m:oMath>
            <w:r w:rsidR="008A2352" w:rsidRPr="00A525B8">
              <w:rPr>
                <w:rFonts w:eastAsiaTheme="minorHAnsi"/>
                <w:color w:val="000000"/>
                <w:lang w:val="en-US" w:eastAsia="en-US"/>
              </w:rPr>
              <w:t xml:space="preserve">, </w:t>
            </w:r>
            <m:oMath>
              <m:r>
                <w:rPr>
                  <w:rFonts w:ascii="Cambria Math" w:eastAsiaTheme="minorHAnsi" w:hAnsi="Cambria Math"/>
                  <w:color w:val="000000"/>
                  <w:lang w:val="en-US" w:eastAsia="en-US"/>
                </w:rPr>
                <m:t>α</m:t>
              </m:r>
            </m:oMath>
            <w:r w:rsidR="008A2352" w:rsidRPr="00A525B8">
              <w:rPr>
                <w:rFonts w:eastAsiaTheme="minorHAnsi"/>
                <w:color w:val="000000"/>
                <w:lang w:val="en-US" w:eastAsia="en-US"/>
              </w:rPr>
              <w:t>, κ</w:t>
            </w:r>
            <w:r w:rsidR="008A2352" w:rsidRPr="00A525B8">
              <w:rPr>
                <w:rFonts w:eastAsiaTheme="minorHAnsi"/>
                <w:color w:val="000000"/>
                <w:position w:val="-2"/>
                <w:vertAlign w:val="subscript"/>
                <w:lang w:val="en-US" w:eastAsia="en-US"/>
              </w:rPr>
              <w:t>side,</w:t>
            </w:r>
            <w:r w:rsidR="008A2352" w:rsidRPr="00A525B8">
              <w:rPr>
                <w:rFonts w:eastAsiaTheme="minorHAnsi"/>
                <w:color w:val="000000"/>
                <w:lang w:val="en-US" w:eastAsia="en-US"/>
              </w:rPr>
              <w:t xml:space="preserve"> κ</w:t>
            </w:r>
            <w:r w:rsidR="008A2352" w:rsidRPr="00A525B8">
              <w:rPr>
                <w:rFonts w:eastAsiaTheme="minorHAnsi"/>
                <w:color w:val="000000"/>
                <w:position w:val="-2"/>
                <w:vertAlign w:val="subscript"/>
                <w:lang w:val="en-US" w:eastAsia="en-US"/>
              </w:rPr>
              <w:t>stim</w:t>
            </w:r>
            <w:r w:rsidR="008A2352" w:rsidRPr="00A525B8">
              <w:rPr>
                <w:rFonts w:eastAsiaTheme="minorHAnsi"/>
                <w:color w:val="000000"/>
                <w:lang w:val="en-US" w:eastAsia="en-US"/>
              </w:rPr>
              <w:t xml:space="preserve"> intersubject standard deviations</w:t>
            </w:r>
          </w:p>
        </w:tc>
        <w:tc>
          <w:tcPr>
            <w:tcW w:w="2158" w:type="dxa"/>
            <w:tcBorders>
              <w:top w:val="single" w:sz="8" w:space="0" w:color="B4C6E7"/>
              <w:left w:val="single" w:sz="8" w:space="0" w:color="B4C6E7"/>
              <w:bottom w:val="single" w:sz="8" w:space="0" w:color="B4C6E7"/>
              <w:right w:val="single" w:sz="8" w:space="0" w:color="B4C6E7"/>
            </w:tcBorders>
            <w:shd w:val="clear" w:color="auto" w:fill="auto"/>
          </w:tcPr>
          <w:p w14:paraId="07F47AF3" w14:textId="77777777"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t xml:space="preserve">Normal(0,0.05) constrained to </w:t>
            </w:r>
            <m:oMath>
              <m:r>
                <w:rPr>
                  <w:rFonts w:ascii="Cambria Math" w:eastAsiaTheme="minorHAnsi" w:hAnsi="Cambria Math"/>
                  <w:color w:val="000000"/>
                  <w:lang w:val="en-US" w:eastAsia="en-US"/>
                </w:rPr>
                <m:t>≥</m:t>
              </m:r>
            </m:oMath>
            <w:r w:rsidRPr="00A525B8">
              <w:rPr>
                <w:rFonts w:eastAsiaTheme="minorEastAsia"/>
                <w:color w:val="000000"/>
                <w:lang w:val="en-US" w:eastAsia="en-US"/>
              </w:rPr>
              <w:t>0</w:t>
            </w:r>
          </w:p>
        </w:tc>
        <w:tc>
          <w:tcPr>
            <w:tcW w:w="2605" w:type="dxa"/>
            <w:tcBorders>
              <w:top w:val="single" w:sz="8" w:space="0" w:color="B4C6E7"/>
              <w:left w:val="single" w:sz="8" w:space="0" w:color="B4C6E7"/>
              <w:bottom w:val="single" w:sz="8" w:space="0" w:color="B4C6E7"/>
              <w:right w:val="single" w:sz="8" w:space="0" w:color="B4C6E7"/>
            </w:tcBorders>
          </w:tcPr>
          <w:p w14:paraId="491D6304" w14:textId="636E8355" w:rsidR="008A2352" w:rsidRPr="00A525B8" w:rsidRDefault="00407C04" w:rsidP="000061FE">
            <w:pPr>
              <w:jc w:val="both"/>
              <w:rPr>
                <w:rFonts w:eastAsiaTheme="minorHAnsi"/>
                <w:color w:val="000000"/>
                <w:lang w:val="en-US" w:eastAsia="en-US"/>
              </w:rPr>
            </w:pPr>
            <w:r w:rsidRPr="00A525B8">
              <w:rPr>
                <w:rFonts w:eastAsiaTheme="minorHAnsi"/>
                <w:color w:val="000000"/>
                <w:lang w:val="en-US" w:eastAsia="en-US"/>
              </w:rPr>
              <w:fldChar w:fldCharType="begin" w:fldLock="1"/>
            </w:r>
            <w:r w:rsidR="0044685D" w:rsidRPr="00A525B8">
              <w:rPr>
                <w:rFonts w:eastAsiaTheme="minorHAnsi"/>
                <w:color w:val="000000"/>
                <w:lang w:val="en-US" w:eastAsia="en-US"/>
              </w:rPr>
              <w:instrText>ADDIN CSL_CITATION {"citationItems":[{"id":"ITEM-1","itemData":{"DOI":"10.1007/s00213-019-05325-w","ISSN":"14322072","PMID":"31324936","abstract":"Rationale: Disorders of compulsivity such as stimulant use disorder (SUD) and obsessive-compulsive disorder (OCD) are characterised by deficits in behavioural flexibility, some of which have been captured using probabilistic reversal learning (PRL) paradigms. Objectives: This study used computational modelling to characterise the reinforcement learning processes underlying patterns of PRL behaviour observed in SUD and OCD and to show how the dopamine D2/3 receptor agonist pramipexole and the D2/3 antagonist amisulpride affected these responses. Methods: We applied a hierarchical Bayesian method to PRL data across three groups: individuals with SUD, OCD, and healthy controls. Participants completed three sessions where they received placebo, pramipexole, and amisulpride, in a double-blind placebo-controlled, randomised design. We compared seven models using a bridge sampling estimate of the marginal likelihood. Results: Stimulus-bound perseveration, a measure of the degree to which participants responded to the same stimulus as before irrespective of outcome, was significantly increased in SUD, but decreased in OCD, compared to controls (on placebo). Individuals with SUD also exhibited reduced reward-driven learning, whilst both the SUD and OCD groups showed increased learning from punishment (nonreward). Pramipexole and amisulpride had similar effects on the control and OCD groups; both increased punishment-driven learning. These D2/3-modulating drugs affected the SUD group differently, remediating reward-driven learning and reducing aspects of perseverative behaviour, amongst other effects. Conclusions: We provide a parsimonious computational account of how perseverative tendencies and reward- and punishment-driven learning differentially contribute to PRL in SUD and OCD. D2/3 agents modulated these processes and remediated deficits in SUD in particular, which may inform therapeutic effects.","author":[{"dropping-particle":"","family":"Kanen","given":"Jonathan W.","non-dropping-particle":"","parse-names":false,"suffix":""},{"dropping-particle":"","family":"Ersche","given":"Karen D.","non-dropping-particle":"","parse-names":false,"suffix":""},{"dropping-particle":"","family":"Fineberg","given":"Naomi A.","non-dropping-particle":"","parse-names":false,"suffix":""},{"dropping-particle":"","family":"Robbins","given":"Trevor W.","non-dropping-particle":"","parse-names":false,"suffix":""},{"dropping-particle":"","family":"Cardinal","given":"Rudolf N.","non-dropping-particle":"","parse-names":false,"suffix":""}],"container-title":"Psychopharmacology","id":"ITEM-1","issue":"8","issued":{"date-parts":[["2019","8","1"]]},"page":"2337-2358","publisher":"Springer Verlag","title":"Computational modelling reveals contrasting effects on reinforcement learning and cognitive flexibility in stimulant use disorder and obsessive-compulsive disorder: remediating effects of dopaminergic D2/3 receptor agents","type":"article-journal","volume":"236"},"uris":["http://www.mendeley.com/documents/?uuid=04db551d-275f-3fee-8a02-8480d8d4b59b"]}],"mendeley":{"formattedCitation":"(27)","plainTextFormattedCitation":"(27)","previouslyFormattedCitation":"(27)"},"properties":{"noteIndex":0},"schema":"https://github.com/citation-style-language/schema/raw/master/csl-citation.json"}</w:instrText>
            </w:r>
            <w:r w:rsidRPr="00A525B8">
              <w:rPr>
                <w:rFonts w:eastAsiaTheme="minorHAnsi"/>
                <w:color w:val="000000"/>
                <w:lang w:val="en-US" w:eastAsia="en-US"/>
              </w:rPr>
              <w:fldChar w:fldCharType="separate"/>
            </w:r>
            <w:r w:rsidR="002C22FE" w:rsidRPr="00A525B8">
              <w:rPr>
                <w:rFonts w:eastAsiaTheme="minorHAnsi"/>
                <w:noProof/>
                <w:color w:val="000000"/>
                <w:lang w:val="en-US" w:eastAsia="en-US"/>
              </w:rPr>
              <w:t>(27)</w:t>
            </w:r>
            <w:r w:rsidRPr="00A525B8">
              <w:rPr>
                <w:rFonts w:eastAsiaTheme="minorHAnsi"/>
                <w:color w:val="000000"/>
                <w:lang w:val="en-US" w:eastAsia="en-US"/>
              </w:rPr>
              <w:fldChar w:fldCharType="end"/>
            </w:r>
          </w:p>
        </w:tc>
      </w:tr>
      <w:tr w:rsidR="008A2352" w:rsidRPr="00A525B8" w14:paraId="0DF3B897" w14:textId="77777777" w:rsidTr="000061FE">
        <w:trPr>
          <w:trHeight w:val="394"/>
        </w:trPr>
        <w:tc>
          <w:tcPr>
            <w:tcW w:w="4253" w:type="dxa"/>
            <w:tcBorders>
              <w:top w:val="single" w:sz="8" w:space="0" w:color="B4C6E7"/>
              <w:left w:val="single" w:sz="8" w:space="0" w:color="B4C6E7"/>
              <w:bottom w:val="single" w:sz="8" w:space="0" w:color="B4C6E7"/>
              <w:right w:val="single" w:sz="8" w:space="0" w:color="B4C6E7"/>
            </w:tcBorders>
            <w:shd w:val="clear" w:color="auto" w:fill="auto"/>
          </w:tcPr>
          <w:p w14:paraId="64AF76FF" w14:textId="77777777" w:rsidR="008A2352" w:rsidRPr="00A525B8" w:rsidRDefault="008A2352" w:rsidP="000061FE">
            <w:pPr>
              <w:jc w:val="both"/>
              <w:rPr>
                <w:rFonts w:eastAsiaTheme="minorHAnsi"/>
                <w:b/>
                <w:bCs/>
                <w:color w:val="000000"/>
                <w:lang w:val="en-US" w:eastAsia="en-US"/>
              </w:rPr>
            </w:pPr>
            <w:r w:rsidRPr="00A525B8">
              <w:rPr>
                <w:rFonts w:eastAsiaTheme="minorHAnsi"/>
                <w:color w:val="000000"/>
                <w:lang w:val="en-US" w:eastAsia="en-US"/>
              </w:rPr>
              <w:t>β intersubject standard deviations</w:t>
            </w:r>
          </w:p>
        </w:tc>
        <w:tc>
          <w:tcPr>
            <w:tcW w:w="2158" w:type="dxa"/>
            <w:tcBorders>
              <w:top w:val="single" w:sz="8" w:space="0" w:color="B4C6E7"/>
              <w:left w:val="single" w:sz="8" w:space="0" w:color="B4C6E7"/>
              <w:bottom w:val="single" w:sz="8" w:space="0" w:color="B4C6E7"/>
              <w:right w:val="single" w:sz="8" w:space="0" w:color="B4C6E7"/>
            </w:tcBorders>
            <w:shd w:val="clear" w:color="auto" w:fill="auto"/>
          </w:tcPr>
          <w:p w14:paraId="3A74EFE6" w14:textId="77777777"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t xml:space="preserve">Normal(0,1) constrained to </w:t>
            </w:r>
            <m:oMath>
              <m:r>
                <w:rPr>
                  <w:rFonts w:ascii="Cambria Math" w:eastAsiaTheme="minorHAnsi" w:hAnsi="Cambria Math"/>
                  <w:color w:val="000000"/>
                  <w:lang w:val="en-US" w:eastAsia="en-US"/>
                </w:rPr>
                <m:t>≥</m:t>
              </m:r>
            </m:oMath>
            <w:r w:rsidRPr="00A525B8">
              <w:rPr>
                <w:rFonts w:eastAsiaTheme="minorEastAsia"/>
                <w:color w:val="000000"/>
                <w:lang w:val="en-US" w:eastAsia="en-US"/>
              </w:rPr>
              <w:t>0</w:t>
            </w:r>
          </w:p>
        </w:tc>
        <w:tc>
          <w:tcPr>
            <w:tcW w:w="2605" w:type="dxa"/>
            <w:tcBorders>
              <w:top w:val="single" w:sz="8" w:space="0" w:color="B4C6E7"/>
              <w:left w:val="single" w:sz="8" w:space="0" w:color="B4C6E7"/>
              <w:bottom w:val="single" w:sz="8" w:space="0" w:color="B4C6E7"/>
              <w:right w:val="single" w:sz="8" w:space="0" w:color="B4C6E7"/>
            </w:tcBorders>
          </w:tcPr>
          <w:p w14:paraId="33242D89" w14:textId="7832A419" w:rsidR="008A2352" w:rsidRPr="00A525B8" w:rsidRDefault="008A2352" w:rsidP="000061FE">
            <w:pPr>
              <w:jc w:val="both"/>
              <w:rPr>
                <w:rFonts w:eastAsiaTheme="minorHAnsi"/>
                <w:color w:val="000000"/>
                <w:lang w:val="en-US" w:eastAsia="en-US"/>
              </w:rPr>
            </w:pPr>
            <w:r w:rsidRPr="00A525B8">
              <w:rPr>
                <w:rFonts w:eastAsiaTheme="minorHAnsi"/>
                <w:color w:val="000000"/>
                <w:lang w:val="en-US" w:eastAsia="en-US"/>
              </w:rPr>
              <w:fldChar w:fldCharType="begin" w:fldLock="1"/>
            </w:r>
            <w:r w:rsidR="0044685D" w:rsidRPr="00A525B8">
              <w:rPr>
                <w:rFonts w:eastAsiaTheme="minorHAnsi"/>
                <w:color w:val="000000"/>
                <w:lang w:val="en-US" w:eastAsia="en-US"/>
              </w:rPr>
              <w:instrText>ADDIN CSL_CITATION {"citationItems":[{"id":"ITEM-1","itemData":{"DOI":"10.1016/j.jmp.2016.01.006","abstract":"h i g h l i g h t s • Reinforcement learning models suffer from the difficulty of parameter estimation. • Empirical priors improve predictive accuracy, reliability, identifiability, and detection of individual differences. • These priors are fairly robust across model variants. a b s t r a c t Computational models of reinforcement learning have played an important role in understanding learning and decision making behavior, as well as the neural mechanisms underlying these behaviors. However, fitting the parameters of these models can be challenging: the parameters are not identifiable, estimates are unreliable, and the fitted models may not have good predictive validity. Prior distributions on the parameters can help regularize estimates and to some extent deal with these challenges, but picking a good prior is itself challenging. This paper presents empirical priors for reinforcement learning models, showing that priors estimated from a relatively large dataset are more identifiable, more reliable, and have better predictive validity compared to model-fitting with uniform priors.","author":[{"dropping-particle":"","family":"Gershman","given":"Samuel J","non-dropping-particle":"","parse-names":false,"suffix":""}],"container-title":"Journal of Mathematical Psychology","id":"ITEM-1","issued":{"date-parts":[["2016"]]},"page":"1-6","title":"Empirical priors for reinforcement learning models","type":"article-journal","volume":"71"},"uris":["http://www.mendeley.com/documents/?uuid=3fcbc228-8794-32e1-95ed-8e6937cb6020"]}],"mendeley":{"formattedCitation":"(25)","plainTextFormattedCitation":"(25)","previouslyFormattedCitation":"(25)"},"properties":{"noteIndex":0},"schema":"https://github.com/citation-style-language/schema/raw/master/csl-citation.json"}</w:instrText>
            </w:r>
            <w:r w:rsidRPr="00A525B8">
              <w:rPr>
                <w:rFonts w:eastAsiaTheme="minorHAnsi"/>
                <w:color w:val="000000"/>
                <w:lang w:val="en-US" w:eastAsia="en-US"/>
              </w:rPr>
              <w:fldChar w:fldCharType="separate"/>
            </w:r>
            <w:r w:rsidR="002C22FE" w:rsidRPr="00A525B8">
              <w:rPr>
                <w:rFonts w:eastAsiaTheme="minorHAnsi"/>
                <w:noProof/>
                <w:color w:val="000000"/>
                <w:lang w:val="en-US" w:eastAsia="en-US"/>
              </w:rPr>
              <w:t>(25)</w:t>
            </w:r>
            <w:r w:rsidRPr="00A525B8">
              <w:rPr>
                <w:rFonts w:eastAsiaTheme="minorHAnsi"/>
                <w:color w:val="000000"/>
                <w:lang w:val="en-US" w:eastAsia="en-US"/>
              </w:rPr>
              <w:fldChar w:fldCharType="end"/>
            </w:r>
          </w:p>
        </w:tc>
      </w:tr>
    </w:tbl>
    <w:p w14:paraId="10882BA1" w14:textId="77777777" w:rsidR="00210C03" w:rsidRPr="00A525B8" w:rsidRDefault="00210C03" w:rsidP="00D54B78">
      <w:pPr>
        <w:widowControl w:val="0"/>
        <w:rPr>
          <w:b/>
          <w:bCs/>
          <w:lang w:val="en-US"/>
        </w:rPr>
      </w:pPr>
    </w:p>
    <w:p w14:paraId="06C6BCD2" w14:textId="77777777" w:rsidR="00210C03" w:rsidRPr="00A525B8" w:rsidRDefault="00210C03">
      <w:pPr>
        <w:widowControl w:val="0"/>
        <w:ind w:left="480" w:hanging="480"/>
        <w:rPr>
          <w:b/>
          <w:bCs/>
          <w:lang w:val="en-US"/>
        </w:rPr>
      </w:pPr>
    </w:p>
    <w:p w14:paraId="65D28996" w14:textId="7CEF7C63" w:rsidR="00330C7D" w:rsidRPr="00A525B8" w:rsidRDefault="00A519BF" w:rsidP="00883E71">
      <w:pPr>
        <w:widowControl w:val="0"/>
        <w:ind w:left="482" w:hanging="482"/>
        <w:rPr>
          <w:lang w:val="en-US"/>
        </w:rPr>
      </w:pPr>
      <w:r w:rsidRPr="00A525B8">
        <w:rPr>
          <w:b/>
          <w:bCs/>
          <w:lang w:val="en-US"/>
        </w:rPr>
        <w:t xml:space="preserve">Figure S1. </w:t>
      </w:r>
      <w:r w:rsidRPr="00A525B8">
        <w:rPr>
          <w:lang w:val="en-US"/>
        </w:rPr>
        <w:t xml:space="preserve">Feedback/cue presentation: differences between healthy controls and participants with GD (MNI coordinates: X=31, Y=-68, Z=27). Activity was higher in the GD group in the areas indicated. Color bar on the right-hand side represents </w:t>
      </w:r>
      <w:r w:rsidRPr="00A525B8">
        <w:rPr>
          <w:i/>
          <w:iCs/>
          <w:lang w:val="en-US"/>
        </w:rPr>
        <w:t>t</w:t>
      </w:r>
      <w:r w:rsidRPr="00A525B8">
        <w:rPr>
          <w:lang w:val="en-US"/>
        </w:rPr>
        <w:t>.</w:t>
      </w:r>
    </w:p>
    <w:p w14:paraId="58F52385" w14:textId="2E27260D" w:rsidR="00330C7D" w:rsidRPr="00A525B8" w:rsidRDefault="005C0FE2">
      <w:pPr>
        <w:widowControl w:val="0"/>
        <w:rPr>
          <w:lang w:val="en-US"/>
        </w:rPr>
      </w:pPr>
      <w:r w:rsidRPr="00A525B8">
        <w:rPr>
          <w:b/>
          <w:bCs/>
          <w:noProof/>
          <w:lang w:val="en-US"/>
        </w:rPr>
        <w:drawing>
          <wp:anchor distT="0" distB="0" distL="114300" distR="114300" simplePos="0" relativeHeight="251661312" behindDoc="1" locked="0" layoutInCell="1" allowOverlap="1" wp14:anchorId="5A716CE0" wp14:editId="560DCDF7">
            <wp:simplePos x="0" y="0"/>
            <wp:positionH relativeFrom="column">
              <wp:posOffset>0</wp:posOffset>
            </wp:positionH>
            <wp:positionV relativeFrom="paragraph">
              <wp:posOffset>186267</wp:posOffset>
            </wp:positionV>
            <wp:extent cx="5731510" cy="1895475"/>
            <wp:effectExtent l="0" t="0" r="0" b="0"/>
            <wp:wrapTight wrapText="bothSides">
              <wp:wrapPolygon edited="0">
                <wp:start x="0" y="0"/>
                <wp:lineTo x="0" y="21419"/>
                <wp:lineTo x="21538" y="21419"/>
                <wp:lineTo x="21538" y="0"/>
                <wp:lineTo x="0" y="0"/>
              </wp:wrapPolygon>
            </wp:wrapTight>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1895475"/>
                    </a:xfrm>
                    <a:prstGeom prst="rect">
                      <a:avLst/>
                    </a:prstGeom>
                  </pic:spPr>
                </pic:pic>
              </a:graphicData>
            </a:graphic>
            <wp14:sizeRelH relativeFrom="page">
              <wp14:pctWidth>0</wp14:pctWidth>
            </wp14:sizeRelH>
            <wp14:sizeRelV relativeFrom="page">
              <wp14:pctHeight>0</wp14:pctHeight>
            </wp14:sizeRelV>
          </wp:anchor>
        </w:drawing>
      </w:r>
    </w:p>
    <w:p w14:paraId="5EABD38F" w14:textId="77777777" w:rsidR="004479DE" w:rsidRPr="00A525B8" w:rsidRDefault="004479DE" w:rsidP="00D54B78">
      <w:pPr>
        <w:widowControl w:val="0"/>
        <w:rPr>
          <w:b/>
          <w:bCs/>
          <w:lang w:val="en-US"/>
        </w:rPr>
      </w:pPr>
    </w:p>
    <w:p w14:paraId="6B27F5EB" w14:textId="527566A4" w:rsidR="004479DE" w:rsidRPr="00A525B8" w:rsidRDefault="005C0FE2" w:rsidP="00D54B78">
      <w:pPr>
        <w:widowControl w:val="0"/>
        <w:ind w:left="480" w:hanging="480"/>
        <w:rPr>
          <w:lang w:val="en-US"/>
        </w:rPr>
      </w:pPr>
      <w:r w:rsidRPr="00A525B8">
        <w:rPr>
          <w:b/>
          <w:bCs/>
          <w:noProof/>
          <w:lang w:val="en-US"/>
        </w:rPr>
        <w:drawing>
          <wp:anchor distT="0" distB="0" distL="114300" distR="114300" simplePos="0" relativeHeight="251660288" behindDoc="1" locked="0" layoutInCell="1" allowOverlap="1" wp14:anchorId="04EC5265" wp14:editId="49E0F46D">
            <wp:simplePos x="0" y="0"/>
            <wp:positionH relativeFrom="column">
              <wp:posOffset>-59267</wp:posOffset>
            </wp:positionH>
            <wp:positionV relativeFrom="paragraph">
              <wp:posOffset>588010</wp:posOffset>
            </wp:positionV>
            <wp:extent cx="5731510" cy="1906905"/>
            <wp:effectExtent l="0" t="0" r="0" b="0"/>
            <wp:wrapTight wrapText="bothSides">
              <wp:wrapPolygon edited="0">
                <wp:start x="0" y="0"/>
                <wp:lineTo x="0" y="21435"/>
                <wp:lineTo x="21538" y="21435"/>
                <wp:lineTo x="21538" y="0"/>
                <wp:lineTo x="0" y="0"/>
              </wp:wrapPolygon>
            </wp:wrapTight>
            <wp:docPr id="3" name="Picture 3" descr="A picture contain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window&#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906905"/>
                    </a:xfrm>
                    <a:prstGeom prst="rect">
                      <a:avLst/>
                    </a:prstGeom>
                  </pic:spPr>
                </pic:pic>
              </a:graphicData>
            </a:graphic>
            <wp14:sizeRelH relativeFrom="page">
              <wp14:pctWidth>0</wp14:pctWidth>
            </wp14:sizeRelH>
            <wp14:sizeRelV relativeFrom="page">
              <wp14:pctHeight>0</wp14:pctHeight>
            </wp14:sizeRelV>
          </wp:anchor>
        </w:drawing>
      </w:r>
      <w:r w:rsidR="00A519BF" w:rsidRPr="00A525B8">
        <w:rPr>
          <w:b/>
          <w:bCs/>
          <w:lang w:val="en-US"/>
        </w:rPr>
        <w:t xml:space="preserve">Figure S2. </w:t>
      </w:r>
      <w:r w:rsidR="00A519BF" w:rsidRPr="00A525B8">
        <w:rPr>
          <w:lang w:val="en-US"/>
        </w:rPr>
        <w:t xml:space="preserve">Feedback/cue presentation: differences between healthy controls and participants with GD (MNI coordinates: X=39, Y=34, Z=17). Activity was higher in the CUD group in the areas indicated. Color bar on the right-hand side represents </w:t>
      </w:r>
      <w:r w:rsidR="00A519BF" w:rsidRPr="00A525B8">
        <w:rPr>
          <w:i/>
          <w:iCs/>
          <w:lang w:val="en-US"/>
        </w:rPr>
        <w:t>t</w:t>
      </w:r>
      <w:r w:rsidR="00A519BF" w:rsidRPr="00A525B8">
        <w:rPr>
          <w:lang w:val="en-US"/>
        </w:rPr>
        <w:t>.</w:t>
      </w:r>
    </w:p>
    <w:p w14:paraId="79F85FF8" w14:textId="63B6D44B" w:rsidR="00330C7D" w:rsidRPr="00A525B8" w:rsidRDefault="00A519BF" w:rsidP="00883E71">
      <w:pPr>
        <w:widowControl w:val="0"/>
        <w:ind w:left="482" w:hanging="482"/>
        <w:rPr>
          <w:rFonts w:eastAsiaTheme="minorHAnsi"/>
          <w:color w:val="000000"/>
          <w:lang w:val="en-US" w:eastAsia="en-US"/>
        </w:rPr>
      </w:pPr>
      <w:r w:rsidRPr="00A525B8">
        <w:rPr>
          <w:b/>
          <w:bCs/>
          <w:lang w:val="en-US"/>
        </w:rPr>
        <w:lastRenderedPageBreak/>
        <w:t xml:space="preserve">Figure S3. </w:t>
      </w:r>
      <w:r w:rsidRPr="00A525B8">
        <w:rPr>
          <w:lang w:val="en-US"/>
        </w:rPr>
        <w:t xml:space="preserve">Areas that have a stronger negative correlation with </w:t>
      </w:r>
      <w:r w:rsidRPr="00A525B8">
        <w:rPr>
          <w:rFonts w:eastAsiaTheme="minorHAnsi"/>
          <w:color w:val="000000"/>
          <w:position w:val="2"/>
          <w:lang w:val="en-US" w:eastAsia="en-US"/>
        </w:rPr>
        <w:t>α</w:t>
      </w:r>
      <w:r w:rsidRPr="00A525B8">
        <w:rPr>
          <w:rFonts w:eastAsiaTheme="minorHAnsi"/>
          <w:color w:val="000000"/>
          <w:vertAlign w:val="subscript"/>
          <w:lang w:val="en-US" w:eastAsia="en-US"/>
        </w:rPr>
        <w:t>rew</w:t>
      </w:r>
      <w:r w:rsidRPr="00A525B8">
        <w:rPr>
          <w:rFonts w:eastAsiaTheme="minorHAnsi"/>
          <w:color w:val="000000"/>
          <w:lang w:val="en-US" w:eastAsia="en-US"/>
        </w:rPr>
        <w:t xml:space="preserve"> in the GD group than in</w:t>
      </w:r>
    </w:p>
    <w:p w14:paraId="4886A68D" w14:textId="41C58B14" w:rsidR="00330C7D" w:rsidRPr="00A525B8" w:rsidRDefault="00A519BF" w:rsidP="00883E71">
      <w:pPr>
        <w:widowControl w:val="0"/>
        <w:ind w:left="482" w:hanging="482"/>
        <w:rPr>
          <w:lang w:val="en-US"/>
        </w:rPr>
      </w:pPr>
      <w:r w:rsidRPr="00A525B8">
        <w:rPr>
          <w:rFonts w:eastAsiaTheme="minorHAnsi"/>
          <w:color w:val="000000"/>
          <w:lang w:val="en-US" w:eastAsia="en-US"/>
        </w:rPr>
        <w:t xml:space="preserve">healthy controls during reward EV tracking </w:t>
      </w:r>
      <w:r w:rsidRPr="00A525B8">
        <w:rPr>
          <w:lang w:val="en-US"/>
        </w:rPr>
        <w:t>(MNI coordinates: X=-32, Y=12, Z=52). Color</w:t>
      </w:r>
    </w:p>
    <w:p w14:paraId="70B059FE" w14:textId="5B8A8CA9" w:rsidR="00330C7D" w:rsidRPr="00A525B8" w:rsidRDefault="005C0FE2" w:rsidP="00883E71">
      <w:pPr>
        <w:widowControl w:val="0"/>
        <w:ind w:left="482" w:hanging="482"/>
        <w:rPr>
          <w:lang w:val="en-US"/>
        </w:rPr>
      </w:pPr>
      <w:r w:rsidRPr="00A525B8">
        <w:rPr>
          <w:noProof/>
          <w:lang w:val="en-US"/>
        </w:rPr>
        <w:drawing>
          <wp:anchor distT="0" distB="0" distL="114300" distR="114300" simplePos="0" relativeHeight="251658240" behindDoc="1" locked="0" layoutInCell="1" allowOverlap="1" wp14:anchorId="0398DBF5" wp14:editId="5DACD129">
            <wp:simplePos x="0" y="0"/>
            <wp:positionH relativeFrom="column">
              <wp:posOffset>-67734</wp:posOffset>
            </wp:positionH>
            <wp:positionV relativeFrom="paragraph">
              <wp:posOffset>313266</wp:posOffset>
            </wp:positionV>
            <wp:extent cx="5731510" cy="1852930"/>
            <wp:effectExtent l="0" t="0" r="0" b="1270"/>
            <wp:wrapTight wrapText="bothSides">
              <wp:wrapPolygon edited="0">
                <wp:start x="0" y="0"/>
                <wp:lineTo x="0" y="21467"/>
                <wp:lineTo x="21538" y="21467"/>
                <wp:lineTo x="21538" y="0"/>
                <wp:lineTo x="0" y="0"/>
              </wp:wrapPolygon>
            </wp:wrapTight>
            <wp:docPr id="4" name="Picture 4" descr="A picture containing text,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indow&#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852930"/>
                    </a:xfrm>
                    <a:prstGeom prst="rect">
                      <a:avLst/>
                    </a:prstGeom>
                  </pic:spPr>
                </pic:pic>
              </a:graphicData>
            </a:graphic>
            <wp14:sizeRelH relativeFrom="page">
              <wp14:pctWidth>0</wp14:pctWidth>
            </wp14:sizeRelH>
            <wp14:sizeRelV relativeFrom="page">
              <wp14:pctHeight>0</wp14:pctHeight>
            </wp14:sizeRelV>
          </wp:anchor>
        </w:drawing>
      </w:r>
      <w:r w:rsidR="00A519BF" w:rsidRPr="00A525B8">
        <w:rPr>
          <w:lang w:val="en-US"/>
        </w:rPr>
        <w:t xml:space="preserve">bar on the right-hand side represents </w:t>
      </w:r>
      <w:r w:rsidR="00A519BF" w:rsidRPr="00A525B8">
        <w:rPr>
          <w:i/>
          <w:iCs/>
          <w:lang w:val="en-US"/>
        </w:rPr>
        <w:t>t</w:t>
      </w:r>
      <w:r w:rsidR="00A519BF" w:rsidRPr="00A525B8">
        <w:rPr>
          <w:lang w:val="en-US"/>
        </w:rPr>
        <w:t xml:space="preserve">. </w:t>
      </w:r>
    </w:p>
    <w:p w14:paraId="5BF16494" w14:textId="7C5B8F2E" w:rsidR="004479DE" w:rsidRPr="00A525B8" w:rsidRDefault="004479DE" w:rsidP="00883E71">
      <w:pPr>
        <w:widowControl w:val="0"/>
        <w:ind w:hanging="720"/>
        <w:rPr>
          <w:b/>
          <w:bCs/>
          <w:lang w:val="en-US"/>
        </w:rPr>
      </w:pPr>
    </w:p>
    <w:p w14:paraId="234835BA" w14:textId="0B9CF350" w:rsidR="00330C7D" w:rsidRPr="00A525B8" w:rsidRDefault="00A519BF" w:rsidP="00883E71">
      <w:pPr>
        <w:widowControl w:val="0"/>
        <w:ind w:left="482" w:hanging="482"/>
        <w:rPr>
          <w:rFonts w:eastAsiaTheme="minorHAnsi"/>
          <w:color w:val="000000"/>
          <w:lang w:val="en-US" w:eastAsia="en-US"/>
        </w:rPr>
      </w:pPr>
      <w:r w:rsidRPr="00A525B8">
        <w:rPr>
          <w:b/>
          <w:bCs/>
          <w:lang w:val="en-US"/>
        </w:rPr>
        <w:t xml:space="preserve">Figure S4. </w:t>
      </w:r>
      <w:r w:rsidRPr="00A525B8">
        <w:rPr>
          <w:lang w:val="en-US"/>
        </w:rPr>
        <w:t xml:space="preserve">Areas that have a stronger negative correlation with </w:t>
      </w:r>
      <w:r w:rsidRPr="00A525B8">
        <w:rPr>
          <w:rFonts w:eastAsiaTheme="minorHAnsi"/>
          <w:color w:val="000000"/>
          <w:position w:val="2"/>
          <w:lang w:val="en-US" w:eastAsia="en-US"/>
        </w:rPr>
        <w:t>α</w:t>
      </w:r>
      <w:r w:rsidRPr="00A525B8">
        <w:rPr>
          <w:rFonts w:eastAsiaTheme="minorHAnsi"/>
          <w:color w:val="000000"/>
          <w:vertAlign w:val="subscript"/>
          <w:lang w:val="en-US" w:eastAsia="en-US"/>
        </w:rPr>
        <w:t>rew</w:t>
      </w:r>
      <w:r w:rsidRPr="00A525B8">
        <w:rPr>
          <w:rFonts w:eastAsiaTheme="minorHAnsi"/>
          <w:color w:val="000000"/>
          <w:lang w:val="en-US" w:eastAsia="en-US"/>
        </w:rPr>
        <w:t xml:space="preserve"> in the CUD group than in</w:t>
      </w:r>
    </w:p>
    <w:p w14:paraId="11A38628" w14:textId="3EE3ED20" w:rsidR="00330C7D" w:rsidRPr="00A525B8" w:rsidRDefault="00883E71" w:rsidP="00883E71">
      <w:pPr>
        <w:widowControl w:val="0"/>
        <w:ind w:left="482" w:hanging="482"/>
        <w:rPr>
          <w:lang w:val="en-US"/>
        </w:rPr>
      </w:pPr>
      <w:r w:rsidRPr="00A525B8">
        <w:rPr>
          <w:b/>
          <w:bCs/>
          <w:noProof/>
          <w:lang w:val="en-US"/>
        </w:rPr>
        <w:drawing>
          <wp:anchor distT="0" distB="0" distL="114300" distR="114300" simplePos="0" relativeHeight="251659264" behindDoc="1" locked="0" layoutInCell="1" allowOverlap="1" wp14:anchorId="2B1347F6" wp14:editId="38883D84">
            <wp:simplePos x="0" y="0"/>
            <wp:positionH relativeFrom="column">
              <wp:posOffset>-67310</wp:posOffset>
            </wp:positionH>
            <wp:positionV relativeFrom="paragraph">
              <wp:posOffset>411880</wp:posOffset>
            </wp:positionV>
            <wp:extent cx="5731510" cy="1822450"/>
            <wp:effectExtent l="0" t="0" r="0" b="6350"/>
            <wp:wrapTight wrapText="bothSides">
              <wp:wrapPolygon edited="0">
                <wp:start x="0" y="0"/>
                <wp:lineTo x="0" y="21525"/>
                <wp:lineTo x="21538" y="21525"/>
                <wp:lineTo x="21538" y="0"/>
                <wp:lineTo x="0" y="0"/>
              </wp:wrapPolygon>
            </wp:wrapTight>
            <wp:docPr id="5" name="Picture 5" descr="A close-up of a brai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up of a brain&#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822450"/>
                    </a:xfrm>
                    <a:prstGeom prst="rect">
                      <a:avLst/>
                    </a:prstGeom>
                  </pic:spPr>
                </pic:pic>
              </a:graphicData>
            </a:graphic>
            <wp14:sizeRelH relativeFrom="page">
              <wp14:pctWidth>0</wp14:pctWidth>
            </wp14:sizeRelH>
            <wp14:sizeRelV relativeFrom="page">
              <wp14:pctHeight>0</wp14:pctHeight>
            </wp14:sizeRelV>
          </wp:anchor>
        </w:drawing>
      </w:r>
      <w:r w:rsidR="00A519BF" w:rsidRPr="00A525B8">
        <w:rPr>
          <w:rFonts w:eastAsiaTheme="minorHAnsi"/>
          <w:color w:val="000000"/>
          <w:lang w:val="en-US" w:eastAsia="en-US"/>
        </w:rPr>
        <w:t xml:space="preserve">healthy controls when responding to positive PPE </w:t>
      </w:r>
      <w:r w:rsidR="00A519BF" w:rsidRPr="00A525B8">
        <w:rPr>
          <w:lang w:val="en-US"/>
        </w:rPr>
        <w:t>(MNI coordinates: X=-5, Y=37, Z=22).</w:t>
      </w:r>
      <w:r w:rsidRPr="00A525B8">
        <w:rPr>
          <w:lang w:val="en-US"/>
        </w:rPr>
        <w:t xml:space="preserve"> </w:t>
      </w:r>
      <w:r w:rsidR="00A519BF" w:rsidRPr="00A525B8">
        <w:rPr>
          <w:lang w:val="en-US"/>
        </w:rPr>
        <w:t xml:space="preserve">Color bar on the right-hand side represents </w:t>
      </w:r>
      <w:r w:rsidR="00A519BF" w:rsidRPr="00A525B8">
        <w:rPr>
          <w:i/>
          <w:iCs/>
          <w:lang w:val="en-US"/>
        </w:rPr>
        <w:t>t</w:t>
      </w:r>
      <w:r w:rsidR="00A519BF" w:rsidRPr="00A525B8">
        <w:rPr>
          <w:lang w:val="en-US"/>
        </w:rPr>
        <w:t xml:space="preserve">. </w:t>
      </w:r>
    </w:p>
    <w:p w14:paraId="495E69AC" w14:textId="52E5D90F" w:rsidR="00330C7D" w:rsidRPr="00A525B8" w:rsidRDefault="00330C7D">
      <w:pPr>
        <w:widowControl w:val="0"/>
        <w:ind w:left="480" w:hanging="480"/>
        <w:rPr>
          <w:lang w:val="en-US"/>
        </w:rPr>
      </w:pPr>
    </w:p>
    <w:p w14:paraId="5D06EDCE" w14:textId="7ED5EC77" w:rsidR="004351C8" w:rsidRPr="00A525B8" w:rsidRDefault="00883E71" w:rsidP="00883E71">
      <w:pPr>
        <w:widowControl w:val="0"/>
        <w:ind w:left="482" w:hanging="482"/>
        <w:rPr>
          <w:lang w:val="en-US"/>
        </w:rPr>
      </w:pPr>
      <w:r w:rsidRPr="00A525B8">
        <w:rPr>
          <w:noProof/>
        </w:rPr>
        <mc:AlternateContent>
          <mc:Choice Requires="wpg">
            <w:drawing>
              <wp:anchor distT="0" distB="0" distL="114300" distR="114300" simplePos="0" relativeHeight="251663360" behindDoc="1" locked="0" layoutInCell="1" allowOverlap="1" wp14:anchorId="4054B9D5" wp14:editId="5606E6E1">
                <wp:simplePos x="0" y="0"/>
                <wp:positionH relativeFrom="column">
                  <wp:posOffset>55437</wp:posOffset>
                </wp:positionH>
                <wp:positionV relativeFrom="paragraph">
                  <wp:posOffset>859598</wp:posOffset>
                </wp:positionV>
                <wp:extent cx="5528310" cy="2257425"/>
                <wp:effectExtent l="12700" t="12700" r="8890" b="15875"/>
                <wp:wrapTight wrapText="bothSides">
                  <wp:wrapPolygon edited="0">
                    <wp:start x="-50" y="-122"/>
                    <wp:lineTo x="-50" y="21630"/>
                    <wp:lineTo x="21585" y="21630"/>
                    <wp:lineTo x="21585" y="-122"/>
                    <wp:lineTo x="-50" y="-122"/>
                  </wp:wrapPolygon>
                </wp:wrapTight>
                <wp:docPr id="1933674772" name="Group 1"/>
                <wp:cNvGraphicFramePr/>
                <a:graphic xmlns:a="http://schemas.openxmlformats.org/drawingml/2006/main">
                  <a:graphicData uri="http://schemas.microsoft.com/office/word/2010/wordprocessingGroup">
                    <wpg:wgp>
                      <wpg:cNvGrpSpPr/>
                      <wpg:grpSpPr>
                        <a:xfrm>
                          <a:off x="0" y="0"/>
                          <a:ext cx="5528310" cy="2257425"/>
                          <a:chOff x="0" y="0"/>
                          <a:chExt cx="5296490" cy="2161540"/>
                        </a:xfrm>
                      </wpg:grpSpPr>
                      <pic:pic xmlns:pic="http://schemas.openxmlformats.org/drawingml/2006/picture">
                        <pic:nvPicPr>
                          <pic:cNvPr id="853608346" name="Picture 1" descr="A graph with different colored squares&#10;&#10;Description automatically generated"/>
                          <pic:cNvPicPr>
                            <a:picLocks noChangeAspect="1"/>
                          </pic:cNvPicPr>
                        </pic:nvPicPr>
                        <pic:blipFill rotWithShape="1">
                          <a:blip r:embed="rId11">
                            <a:extLst>
                              <a:ext uri="{28A0092B-C50C-407E-A947-70E740481C1C}">
                                <a14:useLocalDpi xmlns:a14="http://schemas.microsoft.com/office/drawing/2010/main" val="0"/>
                              </a:ext>
                            </a:extLst>
                          </a:blip>
                          <a:srcRect r="17484"/>
                          <a:stretch/>
                        </pic:blipFill>
                        <pic:spPr bwMode="auto">
                          <a:xfrm>
                            <a:off x="0" y="0"/>
                            <a:ext cx="1769745" cy="2161540"/>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1005476617" name="Picture 1" descr="A graph of a group&#10;&#10;Description automatically generated with medium confidence"/>
                          <pic:cNvPicPr>
                            <a:picLocks noChangeAspect="1"/>
                          </pic:cNvPicPr>
                        </pic:nvPicPr>
                        <pic:blipFill rotWithShape="1">
                          <a:blip r:embed="rId12" cstate="print">
                            <a:extLst>
                              <a:ext uri="{28A0092B-C50C-407E-A947-70E740481C1C}">
                                <a14:useLocalDpi xmlns:a14="http://schemas.microsoft.com/office/drawing/2010/main" val="0"/>
                              </a:ext>
                            </a:extLst>
                          </a:blip>
                          <a:srcRect r="17101"/>
                          <a:stretch/>
                        </pic:blipFill>
                        <pic:spPr bwMode="auto">
                          <a:xfrm>
                            <a:off x="1777518" y="0"/>
                            <a:ext cx="1769745" cy="2161540"/>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1155323700" name="Picture 1" descr="A graph of different colored squares&#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1" r="17393"/>
                          <a:stretch/>
                        </pic:blipFill>
                        <pic:spPr bwMode="auto">
                          <a:xfrm>
                            <a:off x="3551510" y="0"/>
                            <a:ext cx="1744980" cy="216154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942012B" id="Group 1" o:spid="_x0000_s1026" style="position:absolute;margin-left:4.35pt;margin-top:67.7pt;width:435.3pt;height:177.75pt;z-index:-251653120;mso-width-relative:margin;mso-height-relative:margin" coordsize="52964,2161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sf5CwC3AAAAtwAAAUAAAAZHJzL21lZGlhL2ltYWdlMi5wbmeJUE5HDQoa&#13;&#10;CgAAAA1JSERSAAACAwAAAgcIBgAAAAJKX0E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graph with different colored squares&#10;&#10;Description automatically generated" style="position:absolute;width:17697;height:216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" stroked="t" strokecolor="black [3213]">
                  <v:imagedata r:id="rId14" o:title="A graph with different colored squares&#10;&#10;Description automatically generated" cropright="11458f"/>
                  <v:path arrowok="t"/>
                </v:shape>
                <v:shape id="Picture 1" o:spid="_x0000_s1028" type="#_x0000_t75" alt="A graph of a group&#10;&#10;Description automatically generated with medium confidence" style="position:absolute;left:17775;width:17697;height:216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" stroked="t" strokecolor="black [3213]">
                  <v:imagedata r:id="rId15" o:title="A graph of a group&#10;&#10;Description automatically generated with medium confidence" cropright="11207f"/>
                  <v:path arrowok="t"/>
                </v:shape>
                <v:shape id="Picture 1" o:spid="_x0000_s1029" type="#_x0000_t75" alt="A graph of different colored squares&#10;&#10;Description automatically generated" style="position:absolute;left:35515;width:17449;height:216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" stroked="t" strokecolor="windowText">
                  <v:stroke joinstyle="round"/>
                  <v:imagedata r:id="rId16" o:title="A graph of different colored squares&#10;&#10;Description automatically generated" cropleft="1f" cropright="11399f"/>
                  <v:path arrowok="t"/>
                </v:shape>
                <w10:wrap type="tight"/>
              </v:group>
            </w:pict>
          </mc:Fallback>
        </mc:AlternateContent>
      </w:r>
      <w:r w:rsidR="00AD411B" w:rsidRPr="00A525B8">
        <w:rPr>
          <w:b/>
          <w:bCs/>
          <w:lang w:val="en-US"/>
        </w:rPr>
        <w:t xml:space="preserve">Figure S5. </w:t>
      </w:r>
      <w:r w:rsidR="007C1AC8" w:rsidRPr="00A525B8">
        <w:rPr>
          <w:lang w:val="en-US"/>
        </w:rPr>
        <w:t xml:space="preserve">Simulations of behavior on the probabilistic reversal learning task based on reinforcement learning parameters. </w:t>
      </w:r>
      <w:r w:rsidR="004351C8" w:rsidRPr="00A525B8">
        <w:rPr>
          <w:lang w:val="en-US"/>
        </w:rPr>
        <w:t xml:space="preserve">No group differences were found </w:t>
      </w:r>
      <w:r w:rsidR="00660D3E" w:rsidRPr="00A525B8">
        <w:rPr>
          <w:lang w:val="en-US"/>
        </w:rPr>
        <w:t>on</w:t>
      </w:r>
      <w:r w:rsidR="004351C8" w:rsidRPr="00A525B8">
        <w:rPr>
          <w:lang w:val="en-US"/>
        </w:rPr>
        <w:t xml:space="preserve"> any of the parameters</w:t>
      </w:r>
      <w:r w:rsidR="00660D3E" w:rsidRPr="00A525B8">
        <w:rPr>
          <w:lang w:val="en-US"/>
        </w:rPr>
        <w:t xml:space="preserve">, including the proportion of correct responses, trials to criterion and perseverative responses. For a direct comparison to the original behavioral </w:t>
      </w:r>
      <w:r w:rsidR="0044685D" w:rsidRPr="00A525B8">
        <w:rPr>
          <w:lang w:val="en-US"/>
        </w:rPr>
        <w:t>data</w:t>
      </w:r>
      <w:r w:rsidR="00660D3E" w:rsidRPr="00A525B8">
        <w:rPr>
          <w:lang w:val="en-US"/>
        </w:rPr>
        <w:t xml:space="preserve">, see </w:t>
      </w:r>
      <w:r w:rsidR="0044685D" w:rsidRPr="00A525B8">
        <w:rPr>
          <w:lang w:val="en-US"/>
        </w:rPr>
        <w:fldChar w:fldCharType="begin" w:fldLock="1"/>
      </w:r>
      <w:r w:rsidR="0044685D" w:rsidRPr="00A525B8">
        <w:rPr>
          <w:lang w:val="en-US"/>
        </w:rPr>
        <w:instrText>ADDIN CSL_CITATION {"citationItems":[{"id":"ITEM-1","itemData":{"DOI":"10.1192/bjp.bp.114.152223","ISSN":"14721465","PMID":"26045346","abstract":"Background: Individuals with cocaine and gambling addictions exhibit cognitive flexibility deficits that may underlie persistence of harmful behaviours. Aims: We investigated the neural substrates of cognitive inflexibility in cocaine users v. pathological gamblers, aiming to disambiguate common mechanisms v. cocaine effects. Method: Eighteen cocaine users, 18 pathological gamblers and 18 controls performed a probabilistic reversal learning task during functional magnetic resonance imaging, and were genotyped for the DRD2/ANKK Taq1A polymorphism. Results: Cocaine users and pathological gamblers exhibited reduced ventrolateral prefrontal cortex (PFC) signal during reversal shifting. Cocaine users further showed increased dorsomedial PFC (dmPFC) activation relative to pathological gamblers during perseveration, and decreased dorsolateral PFC activation relative to pathological gamblers and controls during shifting. Preliminary genetic findings indicated that cocaine users carrying the DRD2/ANKK Taq1A1+ genotype may derive unique stimulatory effects on shifting-related ventrolateral PFC signal. Conclusions: Reduced ventrolateral PFC activation during shifting may constitute a common neural marker across gambling and cocaine addictions. Additional cocaine-related effects relate to a wider pattern of task-related dysregulation, reflected in signal abnormalities in dorsolateral and dmPFC.","author":[{"dropping-particle":"","family":"Verdejo-Garcia","given":"Antonio","non-dropping-particle":"","parse-names":false,"suffix":""},{"dropping-particle":"","family":"Clark","given":"Luke","non-dropping-particle":"","parse-names":false,"suffix":""},{"dropping-particle":"","family":"Verdejo-Román","given":"Juan","non-dropping-particle":"","parse-names":false,"suffix":""},{"dropping-particle":"","family":"Albein-Urios","given":"Natalia","non-dropping-particle":"","parse-names":false,"suffix":""},{"dropping-particle":"","family":"Martinez-Gonzalez","given":"José M.","non-dropping-particle":"","parse-names":false,"suffix":""},{"dropping-particle":"","family":"Gutierrez","given":"Blanca","non-dropping-particle":"","parse-names":false,"suffix":""},{"dropping-particle":"","family":"Soriano-Mas","given":"Carles","non-dropping-particle":"","parse-names":false,"suffix":""}],"container-title":"British Journal of Psychiatry","id":"ITEM-1","issue":"2","issued":{"date-parts":[["2015","8","1"]]},"page":"158-164","publisher":"Royal College of Psychiatrists","title":"Neural substrates of cognitive flexibility in cocaine and gambling addictions","type":"article-journal","volume":"207"},"uris":["http://www.mendeley.com/documents/?uuid=71447951-2563-3a73-9563-77c6df0cb4f0"]}],"mendeley":{"formattedCitation":"(4)","plainTextFormattedCitation":"(4)"},"properties":{"noteIndex":0},"schema":"https://github.com/citation-style-language/schema/raw/master/csl-citation.json"}</w:instrText>
      </w:r>
      <w:r w:rsidR="0044685D" w:rsidRPr="00A525B8">
        <w:rPr>
          <w:lang w:val="en-US"/>
        </w:rPr>
        <w:fldChar w:fldCharType="separate"/>
      </w:r>
      <w:r w:rsidR="0044685D" w:rsidRPr="00A525B8">
        <w:rPr>
          <w:noProof/>
          <w:lang w:val="en-US"/>
        </w:rPr>
        <w:t>(4)</w:t>
      </w:r>
      <w:r w:rsidR="0044685D" w:rsidRPr="00A525B8">
        <w:rPr>
          <w:lang w:val="en-US"/>
        </w:rPr>
        <w:fldChar w:fldCharType="end"/>
      </w:r>
      <w:r w:rsidR="00660D3E" w:rsidRPr="00A525B8">
        <w:rPr>
          <w:lang w:val="en-US"/>
        </w:rPr>
        <w:t>.</w:t>
      </w:r>
    </w:p>
    <w:p w14:paraId="2A624252" w14:textId="4A5D781E" w:rsidR="00883E71" w:rsidRPr="00A525B8" w:rsidRDefault="00883E71">
      <w:pPr>
        <w:rPr>
          <w:u w:val="single"/>
          <w:lang w:val="en-US"/>
        </w:rPr>
      </w:pPr>
    </w:p>
    <w:p w14:paraId="42B8DCEF" w14:textId="4062D3C0" w:rsidR="00226CC8" w:rsidRPr="00A525B8" w:rsidRDefault="00226CC8">
      <w:pPr>
        <w:rPr>
          <w:u w:val="single"/>
          <w:lang w:val="en-US"/>
        </w:rPr>
      </w:pPr>
      <w:r w:rsidRPr="00A525B8">
        <w:rPr>
          <w:u w:val="single"/>
          <w:lang w:val="en-US"/>
        </w:rPr>
        <w:lastRenderedPageBreak/>
        <w:t>References</w:t>
      </w:r>
    </w:p>
    <w:p w14:paraId="7B8BB9D0" w14:textId="0EE15F46" w:rsidR="0044685D" w:rsidRPr="00A525B8" w:rsidRDefault="00D8531B" w:rsidP="0044685D">
      <w:pPr>
        <w:widowControl w:val="0"/>
        <w:autoSpaceDE w:val="0"/>
        <w:autoSpaceDN w:val="0"/>
        <w:adjustRightInd w:val="0"/>
        <w:ind w:left="640" w:hanging="640"/>
        <w:rPr>
          <w:noProof/>
        </w:rPr>
      </w:pPr>
      <w:r w:rsidRPr="00A525B8">
        <w:rPr>
          <w:lang w:val="en-US"/>
        </w:rPr>
        <w:fldChar w:fldCharType="begin" w:fldLock="1"/>
      </w:r>
      <w:r w:rsidRPr="00A525B8">
        <w:rPr>
          <w:lang w:val="en-US"/>
        </w:rPr>
        <w:instrText xml:space="preserve">ADDIN Mendeley Bibliography CSL_BIBLIOGRAPHY </w:instrText>
      </w:r>
      <w:r w:rsidRPr="00A525B8">
        <w:rPr>
          <w:lang w:val="en-US"/>
        </w:rPr>
        <w:fldChar w:fldCharType="separate"/>
      </w:r>
      <w:r w:rsidR="0044685D" w:rsidRPr="00A525B8">
        <w:rPr>
          <w:noProof/>
        </w:rPr>
        <w:t xml:space="preserve">1. </w:t>
      </w:r>
      <w:r w:rsidR="0044685D" w:rsidRPr="00A525B8">
        <w:rPr>
          <w:noProof/>
        </w:rPr>
        <w:tab/>
        <w:t xml:space="preserve">First MB. Structured clinical interview for DSM-IV axis I disorders. Biometrics Res Dep. 1997; </w:t>
      </w:r>
    </w:p>
    <w:p w14:paraId="3A644CD6"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2. </w:t>
      </w:r>
      <w:r w:rsidRPr="00A525B8">
        <w:rPr>
          <w:noProof/>
        </w:rPr>
        <w:tab/>
        <w:t xml:space="preserve">Loranger AW. The International Personality Disorder Examination. Arch Gen Psychiatry. 1994;51(3). </w:t>
      </w:r>
    </w:p>
    <w:p w14:paraId="34E4735A"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3. </w:t>
      </w:r>
      <w:r w:rsidRPr="00A525B8">
        <w:rPr>
          <w:noProof/>
        </w:rPr>
        <w:tab/>
        <w:t xml:space="preserve">López-Torrecillas F, García JFG, García MP, Izquierdo DG, Sánchez-Barrera MB. Variables modulating stress and coping that discriminate drug consumers from low or nondrug consumers. Addict Behav. 2000 Jan;25(1):161–5. </w:t>
      </w:r>
    </w:p>
    <w:p w14:paraId="3B2A13B8"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4. </w:t>
      </w:r>
      <w:r w:rsidRPr="00A525B8">
        <w:rPr>
          <w:noProof/>
        </w:rPr>
        <w:tab/>
        <w:t>Verdejo-Garcia A, Clark L, Verdejo-Román J, Albein-Urios N, Martinez-Gonzalez JM, Gutierrez B, et al. Neural substrates of cognitive flexibility in cocaine and gambling addictions. Br J Psychiatry [Internet]. 2015 Aug 1 [cited 2020 Dec 8];207(2):158–64. Available from: https://pubmed.ncbi.nlm.nih.gov/26045346/</w:t>
      </w:r>
    </w:p>
    <w:p w14:paraId="58435362"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5. </w:t>
      </w:r>
      <w:r w:rsidRPr="00A525B8">
        <w:rPr>
          <w:noProof/>
        </w:rPr>
        <w:tab/>
        <w:t xml:space="preserve">Kruschke JK. Doing Bayesian data analysis: A tutorial with R, JAGS, and Stan, second edition. Doing Bayesian Data Analysis: A Tutorial with R, JAGS, and Stan, Second Edition. 2014. </w:t>
      </w:r>
    </w:p>
    <w:p w14:paraId="29E2B2C4"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6. </w:t>
      </w:r>
      <w:r w:rsidRPr="00A525B8">
        <w:rPr>
          <w:noProof/>
        </w:rPr>
        <w:tab/>
        <w:t>Carpenter B, Gelman A, Hoffman MD, Lee D, Goodrich B, Betancourt M, et al. Stan: A Probabilistic Programming Language. J Stat Softw [Internet]. 2017 Jan 11 [cited 2022 May 27];76(1):1–32. Available from: https://www.jstatsoft.org/index.php/jss/article/view/v076i01</w:t>
      </w:r>
    </w:p>
    <w:p w14:paraId="78F0CCB6"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7. </w:t>
      </w:r>
      <w:r w:rsidRPr="00A525B8">
        <w:rPr>
          <w:noProof/>
        </w:rPr>
        <w:tab/>
        <w:t xml:space="preserve">Brooks SP, Gelman A. General methods for monitoring convergence of iterative simulations)? J Comput Graph Stat. 1998;7(4). </w:t>
      </w:r>
    </w:p>
    <w:p w14:paraId="48EA5535"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8. </w:t>
      </w:r>
      <w:r w:rsidRPr="00A525B8">
        <w:rPr>
          <w:noProof/>
        </w:rPr>
        <w:tab/>
        <w:t xml:space="preserve">Gelman A. Bayesian data analysis. Vol. 53, Journal of Chemical Information and Modeling. 2013. </w:t>
      </w:r>
    </w:p>
    <w:p w14:paraId="60D3AC17"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9. </w:t>
      </w:r>
      <w:r w:rsidRPr="00A525B8">
        <w:rPr>
          <w:noProof/>
        </w:rPr>
        <w:tab/>
        <w:t xml:space="preserve">Gronau QF, Van Erp S, Heck DW, Cesario J, Jonas KJ, Wagenmakers EJ. A Bayesian model-averaged meta-analysis of the power pose effect with informed and default priors: the case of felt power. Compr Results Soc Psychol. 2017;2(1). </w:t>
      </w:r>
    </w:p>
    <w:p w14:paraId="337DE664"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10. </w:t>
      </w:r>
      <w:r w:rsidRPr="00A525B8">
        <w:rPr>
          <w:noProof/>
        </w:rPr>
        <w:tab/>
        <w:t xml:space="preserve">Gronau QF, Singmann H, Wagenmakers EJ. Bridgesampling: An R package for estimating normalizing constants. J Stat Softw. 2020;92. </w:t>
      </w:r>
    </w:p>
    <w:p w14:paraId="7FFC63B7"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11. </w:t>
      </w:r>
      <w:r w:rsidRPr="00A525B8">
        <w:rPr>
          <w:noProof/>
        </w:rPr>
        <w:tab/>
        <w:t xml:space="preserve">Benjamini Y, Hochberg Y. Controlling the False Discovery Rate: A Practical and Powerful Approach to Multiple Testing. J R Stat Soc Ser B. 1995;57(1). </w:t>
      </w:r>
    </w:p>
    <w:p w14:paraId="108A5812"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12. </w:t>
      </w:r>
      <w:r w:rsidRPr="00A525B8">
        <w:rPr>
          <w:noProof/>
        </w:rPr>
        <w:tab/>
        <w:t xml:space="preserve">R Core Team. R: A Language and Environment for Statistical Computing. R Foundation for Statistical Computing. 2021. </w:t>
      </w:r>
    </w:p>
    <w:p w14:paraId="2661764B"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13. </w:t>
      </w:r>
      <w:r w:rsidRPr="00A525B8">
        <w:rPr>
          <w:noProof/>
        </w:rPr>
        <w:tab/>
        <w:t>Esteban O, Markiewicz CJ, Blair RW, Moodie CA, Isik AI, Erramuzpe A, et al. fMRIPrep: a robust preprocessing pipeline for functional MRI. Nat Methods 2018 161 [Internet]. 2018 Dec 10 [cited 2021 Jul 27];16(1):111–6. Available from: https://www.nature.com/articles/s41592-018-0235-4</w:t>
      </w:r>
    </w:p>
    <w:p w14:paraId="0403E73A"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14. </w:t>
      </w:r>
      <w:r w:rsidRPr="00A525B8">
        <w:rPr>
          <w:noProof/>
        </w:rPr>
        <w:tab/>
        <w:t xml:space="preserve">Smith SM, Jenkinson M, Woolrich MW, Beckmann CF, Behrens TEJ, Johansen-Berg H, et al. Advances in functional and structural MR image analysis and implementation as FSL. In: NeuroImage. 2004. </w:t>
      </w:r>
    </w:p>
    <w:p w14:paraId="24CA5697"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15. </w:t>
      </w:r>
      <w:r w:rsidRPr="00A525B8">
        <w:rPr>
          <w:noProof/>
        </w:rPr>
        <w:tab/>
        <w:t xml:space="preserve">Tustison NJ, Avants BB, Cook PA, Zheng Y, Egan A, Yushkevich PA, et al. N4ITK: Improved N3 bias correction. IEEE Trans Med Imaging. 2010 Jun;29(6):1310–20. </w:t>
      </w:r>
    </w:p>
    <w:p w14:paraId="0168B361"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16. </w:t>
      </w:r>
      <w:r w:rsidRPr="00A525B8">
        <w:rPr>
          <w:noProof/>
        </w:rPr>
        <w:tab/>
        <w:t xml:space="preserve">Avants BB, Epstein CL, Grossman M, Gee JC. Symmetric diffeomorphic image registration with cross-correlation: Evaluating automated labeling of elderly and neurodegenerative brain. Med Image Anal. 2008 Feb 1;12(1):26–41. </w:t>
      </w:r>
    </w:p>
    <w:p w14:paraId="28B63F85"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17. </w:t>
      </w:r>
      <w:r w:rsidRPr="00A525B8">
        <w:rPr>
          <w:noProof/>
        </w:rPr>
        <w:tab/>
        <w:t xml:space="preserve">Zhang Y, Brady M, Smith S. Segmentation of brain MR images through a hidden Markov random field model and the expectation-maximization algorithm. IEEE Trans Med Imaging. 2001 Jan;20(1):45–57. </w:t>
      </w:r>
    </w:p>
    <w:p w14:paraId="72AF9C65"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18. </w:t>
      </w:r>
      <w:r w:rsidRPr="00A525B8">
        <w:rPr>
          <w:noProof/>
        </w:rPr>
        <w:tab/>
        <w:t xml:space="preserve">Jenkinson M, Bannister P, Brady M, Smith S. Improved Optimization for the Robust and Accurate Linear Registration and Motion Correction of Brain Images. Neuroimage. 2002 Oct 1;17(2):825–41. </w:t>
      </w:r>
    </w:p>
    <w:p w14:paraId="560FB42E" w14:textId="77777777" w:rsidR="0044685D" w:rsidRPr="00A525B8" w:rsidRDefault="0044685D" w:rsidP="0044685D">
      <w:pPr>
        <w:widowControl w:val="0"/>
        <w:autoSpaceDE w:val="0"/>
        <w:autoSpaceDN w:val="0"/>
        <w:adjustRightInd w:val="0"/>
        <w:ind w:left="640" w:hanging="640"/>
        <w:rPr>
          <w:noProof/>
        </w:rPr>
      </w:pPr>
      <w:r w:rsidRPr="00A525B8">
        <w:rPr>
          <w:noProof/>
        </w:rPr>
        <w:lastRenderedPageBreak/>
        <w:t xml:space="preserve">19. </w:t>
      </w:r>
      <w:r w:rsidRPr="00A525B8">
        <w:rPr>
          <w:noProof/>
        </w:rPr>
        <w:tab/>
        <w:t>Jenkinson M. Fast, automated, N-dimensional phase-unwrapping algorithm. Magn Reson Med [Internet]. 2003 Jan 1 [cited 2021 Jul 27];49(1):193–7. Available from: https://onlinelibrary.wiley.com/doi/full/10.1002/mrm.10354</w:t>
      </w:r>
    </w:p>
    <w:p w14:paraId="33803715"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20. </w:t>
      </w:r>
      <w:r w:rsidRPr="00A525B8">
        <w:rPr>
          <w:noProof/>
        </w:rPr>
        <w:tab/>
        <w:t xml:space="preserve">Greve DN, Fischl B. Accurate and robust brain image alignment using boundary-based registration. Neuroimage. 2009 Oct 15;48(1):63–72. </w:t>
      </w:r>
    </w:p>
    <w:p w14:paraId="58CDE975"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21. </w:t>
      </w:r>
      <w:r w:rsidRPr="00A525B8">
        <w:rPr>
          <w:noProof/>
        </w:rPr>
        <w:tab/>
        <w:t xml:space="preserve">Power JD, Mitra A, Laumann TO, Snyder AZ, Schlaggar BL, Petersen SE. Methods to detect, characterize, and remove motion artifact in resting state fMRI. Neuroimage. 2014 Jan 1;84:320–41. </w:t>
      </w:r>
    </w:p>
    <w:p w14:paraId="6E821C9F"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22. </w:t>
      </w:r>
      <w:r w:rsidRPr="00A525B8">
        <w:rPr>
          <w:noProof/>
        </w:rPr>
        <w:tab/>
        <w:t xml:space="preserve">Yang Z, Zhuang X, Sreenivasan K, Mishra V, Cordes D, Initiative  the ADN. Robust Motion Regression of Resting-State Data Using a Convolutional Neural Network Model. Front Neurosci. 2019 Feb 28;13:169. </w:t>
      </w:r>
    </w:p>
    <w:p w14:paraId="1090E7EA"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23. </w:t>
      </w:r>
      <w:r w:rsidRPr="00A525B8">
        <w:rPr>
          <w:noProof/>
        </w:rPr>
        <w:tab/>
        <w:t>Zuhlsdorff K. Investigating reinforcement learning processes in depression and substance use disorder: translational, computational and neuroimaging approaches. 2022 Jul 19 [cited 2022 Dec 19]; Available from: https://www.repository.cam.ac.uk/handle/1810/343811</w:t>
      </w:r>
    </w:p>
    <w:p w14:paraId="221DC211"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24. </w:t>
      </w:r>
      <w:r w:rsidRPr="00A525B8">
        <w:rPr>
          <w:noProof/>
        </w:rPr>
        <w:tab/>
        <w:t>Den Ouden HEM, Daw ND, Fernandez G, Elshout JA, Rijpkema M, Hoogman M, et al. Dissociable effects of dopamine and serotonin on reversal learning. Neuron [Internet]. 2013 Nov 20 [cited 2022 Jul 14];80(4):1090–100. Available from: https://pubmed.ncbi.nlm.nih.gov/24267657/</w:t>
      </w:r>
    </w:p>
    <w:p w14:paraId="6AAAD9A5"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25. </w:t>
      </w:r>
      <w:r w:rsidRPr="00A525B8">
        <w:rPr>
          <w:noProof/>
        </w:rPr>
        <w:tab/>
        <w:t>Gershman SJ. Empirical priors for reinforcement learning models. J Math Psychol [Internet]. 2016 [cited 2022 Jul 14];71:1–6. Available from: http://dx.doi.org/10.1016/j.jmp.2016.01.006</w:t>
      </w:r>
    </w:p>
    <w:p w14:paraId="376C761E"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26. </w:t>
      </w:r>
      <w:r w:rsidRPr="00A525B8">
        <w:rPr>
          <w:noProof/>
        </w:rPr>
        <w:tab/>
        <w:t>Christakou A, Gershman SJ, Niv Y, Simmons A, Brammer M, Rubia K. Neural and psychological maturation of decision-making in adolescence and young adulthood. J Cogn Neurosci [Internet]. 2013 [cited 2022 Jul 14];25(11):1807–23. Available from: https://pubmed.ncbi.nlm.nih.gov/23859647/</w:t>
      </w:r>
    </w:p>
    <w:p w14:paraId="56FC3B4F" w14:textId="77777777" w:rsidR="0044685D" w:rsidRPr="00A525B8" w:rsidRDefault="0044685D" w:rsidP="0044685D">
      <w:pPr>
        <w:widowControl w:val="0"/>
        <w:autoSpaceDE w:val="0"/>
        <w:autoSpaceDN w:val="0"/>
        <w:adjustRightInd w:val="0"/>
        <w:ind w:left="640" w:hanging="640"/>
        <w:rPr>
          <w:noProof/>
        </w:rPr>
      </w:pPr>
      <w:r w:rsidRPr="00A525B8">
        <w:rPr>
          <w:noProof/>
        </w:rPr>
        <w:t xml:space="preserve">27. </w:t>
      </w:r>
      <w:r w:rsidRPr="00A525B8">
        <w:rPr>
          <w:noProof/>
        </w:rPr>
        <w:tab/>
        <w:t>Kanen JW, Ersche KD, Fineberg NA, Robbins TW, Cardinal RN. Computational modelling reveals contrasting effects on reinforcement learning and cognitive flexibility in stimulant use disorder and obsessive-compulsive disorder: remediating effects of dopaminergic D2/3 receptor agents. Psychopharmacology (Berl) [Internet]. 2019 Aug 1 [cited 2021 Mar 16];236(8):2337–58. Available from: https://doi.org/10.1007/s00213-019-05325-w</w:t>
      </w:r>
    </w:p>
    <w:p w14:paraId="5AC8C457" w14:textId="257C1A72" w:rsidR="00330C7D" w:rsidRPr="0074641F" w:rsidRDefault="00D8531B" w:rsidP="0044685D">
      <w:pPr>
        <w:widowControl w:val="0"/>
        <w:autoSpaceDE w:val="0"/>
        <w:autoSpaceDN w:val="0"/>
        <w:adjustRightInd w:val="0"/>
        <w:ind w:left="640" w:hanging="640"/>
        <w:rPr>
          <w:lang w:val="en-US"/>
        </w:rPr>
      </w:pPr>
      <w:r w:rsidRPr="00A525B8">
        <w:rPr>
          <w:lang w:val="en-US"/>
        </w:rPr>
        <w:fldChar w:fldCharType="end"/>
      </w:r>
    </w:p>
    <w:sectPr w:rsidR="00330C7D" w:rsidRPr="0074641F">
      <w:footerReference w:type="even" r:id="rId17"/>
      <w:footerReference w:type="default" r:id="rId18"/>
      <w:pgSz w:w="11906" w:h="16838"/>
      <w:pgMar w:top="1440" w:right="1440" w:bottom="1440" w:left="144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F0486" w14:textId="77777777" w:rsidR="006C29AC" w:rsidRDefault="006C29AC" w:rsidP="00015F49">
      <w:r>
        <w:separator/>
      </w:r>
    </w:p>
  </w:endnote>
  <w:endnote w:type="continuationSeparator" w:id="0">
    <w:p w14:paraId="699332BF" w14:textId="77777777" w:rsidR="006C29AC" w:rsidRDefault="006C29AC" w:rsidP="00015F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default"/>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3279603"/>
      <w:docPartObj>
        <w:docPartGallery w:val="Page Numbers (Bottom of Page)"/>
        <w:docPartUnique/>
      </w:docPartObj>
    </w:sdtPr>
    <w:sdtEndPr>
      <w:rPr>
        <w:rStyle w:val="PageNumber"/>
      </w:rPr>
    </w:sdtEndPr>
    <w:sdtContent>
      <w:p w14:paraId="119A8D3F" w14:textId="5C317BF9" w:rsidR="00015F49" w:rsidRDefault="00015F49" w:rsidP="00385A90">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E4B903" w14:textId="77777777" w:rsidR="00015F49" w:rsidRDefault="00015F49" w:rsidP="00015F4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16329742"/>
      <w:docPartObj>
        <w:docPartGallery w:val="Page Numbers (Bottom of Page)"/>
        <w:docPartUnique/>
      </w:docPartObj>
    </w:sdtPr>
    <w:sdtEndPr>
      <w:rPr>
        <w:rStyle w:val="PageNumber"/>
      </w:rPr>
    </w:sdtEndPr>
    <w:sdtContent>
      <w:p w14:paraId="46C04F1E" w14:textId="14470B14" w:rsidR="00015F49" w:rsidRDefault="00015F49" w:rsidP="009661A9">
        <w:pPr>
          <w:pStyle w:val="Footer"/>
          <w:framePr w:wrap="none" w:vAnchor="text" w:hAnchor="page" w:x="1419" w:y="-612"/>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E15007B" w14:textId="77777777" w:rsidR="00015F49" w:rsidRDefault="00015F49" w:rsidP="00015F49">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53B6E" w14:textId="77777777" w:rsidR="006C29AC" w:rsidRDefault="006C29AC" w:rsidP="00015F49">
      <w:r>
        <w:separator/>
      </w:r>
    </w:p>
  </w:footnote>
  <w:footnote w:type="continuationSeparator" w:id="0">
    <w:p w14:paraId="064A3875" w14:textId="77777777" w:rsidR="006C29AC" w:rsidRDefault="006C29AC" w:rsidP="00015F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C7D"/>
    <w:rsid w:val="00004616"/>
    <w:rsid w:val="00015F49"/>
    <w:rsid w:val="00033FAC"/>
    <w:rsid w:val="00053384"/>
    <w:rsid w:val="0006463F"/>
    <w:rsid w:val="000744C3"/>
    <w:rsid w:val="000B287E"/>
    <w:rsid w:val="000F6350"/>
    <w:rsid w:val="00130A5A"/>
    <w:rsid w:val="00182F2A"/>
    <w:rsid w:val="001C0688"/>
    <w:rsid w:val="001D5C55"/>
    <w:rsid w:val="001E7C29"/>
    <w:rsid w:val="001F7556"/>
    <w:rsid w:val="00210C03"/>
    <w:rsid w:val="00226CC8"/>
    <w:rsid w:val="00267D42"/>
    <w:rsid w:val="002A7CF2"/>
    <w:rsid w:val="002B6715"/>
    <w:rsid w:val="002C22FE"/>
    <w:rsid w:val="002E2432"/>
    <w:rsid w:val="00311785"/>
    <w:rsid w:val="0031486E"/>
    <w:rsid w:val="00320A8F"/>
    <w:rsid w:val="00330C7D"/>
    <w:rsid w:val="003B1B49"/>
    <w:rsid w:val="003E3E52"/>
    <w:rsid w:val="00407C04"/>
    <w:rsid w:val="004148D4"/>
    <w:rsid w:val="004351C8"/>
    <w:rsid w:val="0044685D"/>
    <w:rsid w:val="004479DE"/>
    <w:rsid w:val="00476A60"/>
    <w:rsid w:val="004A2491"/>
    <w:rsid w:val="004C25D4"/>
    <w:rsid w:val="00515BC3"/>
    <w:rsid w:val="00517FB9"/>
    <w:rsid w:val="0054384A"/>
    <w:rsid w:val="005C0FE2"/>
    <w:rsid w:val="00617EC3"/>
    <w:rsid w:val="00652E9B"/>
    <w:rsid w:val="00660D3E"/>
    <w:rsid w:val="006708D5"/>
    <w:rsid w:val="006B6873"/>
    <w:rsid w:val="006C29AC"/>
    <w:rsid w:val="006D5E16"/>
    <w:rsid w:val="0074641F"/>
    <w:rsid w:val="0077046D"/>
    <w:rsid w:val="007813AA"/>
    <w:rsid w:val="007C1AC8"/>
    <w:rsid w:val="007F6425"/>
    <w:rsid w:val="00804B2B"/>
    <w:rsid w:val="008644DB"/>
    <w:rsid w:val="00881934"/>
    <w:rsid w:val="00883E71"/>
    <w:rsid w:val="00886AA6"/>
    <w:rsid w:val="00887CC2"/>
    <w:rsid w:val="0089374F"/>
    <w:rsid w:val="008A2352"/>
    <w:rsid w:val="008E073A"/>
    <w:rsid w:val="008E7BAA"/>
    <w:rsid w:val="009325AE"/>
    <w:rsid w:val="009661A9"/>
    <w:rsid w:val="009C67C4"/>
    <w:rsid w:val="009F28B2"/>
    <w:rsid w:val="00A519BF"/>
    <w:rsid w:val="00A525B8"/>
    <w:rsid w:val="00A71F2E"/>
    <w:rsid w:val="00A80075"/>
    <w:rsid w:val="00AB67F1"/>
    <w:rsid w:val="00AC65F0"/>
    <w:rsid w:val="00AD411B"/>
    <w:rsid w:val="00AE23CF"/>
    <w:rsid w:val="00B45991"/>
    <w:rsid w:val="00B55E24"/>
    <w:rsid w:val="00B818DD"/>
    <w:rsid w:val="00BB0135"/>
    <w:rsid w:val="00C714BC"/>
    <w:rsid w:val="00C76091"/>
    <w:rsid w:val="00C934C8"/>
    <w:rsid w:val="00CA6159"/>
    <w:rsid w:val="00CC4734"/>
    <w:rsid w:val="00CD263A"/>
    <w:rsid w:val="00CE5798"/>
    <w:rsid w:val="00D10B28"/>
    <w:rsid w:val="00D33F2A"/>
    <w:rsid w:val="00D54B78"/>
    <w:rsid w:val="00D8531B"/>
    <w:rsid w:val="00D85409"/>
    <w:rsid w:val="00D9463F"/>
    <w:rsid w:val="00DD3925"/>
    <w:rsid w:val="00DD3D44"/>
    <w:rsid w:val="00DF3AC1"/>
    <w:rsid w:val="00DF5242"/>
    <w:rsid w:val="00E47AC0"/>
    <w:rsid w:val="00E6135F"/>
    <w:rsid w:val="00E637D3"/>
    <w:rsid w:val="00E72188"/>
    <w:rsid w:val="00E73DDA"/>
    <w:rsid w:val="00EA11AC"/>
    <w:rsid w:val="00EA14E9"/>
    <w:rsid w:val="00EE3EAB"/>
    <w:rsid w:val="00F0637F"/>
    <w:rsid w:val="00F32C73"/>
    <w:rsid w:val="00F8211B"/>
    <w:rsid w:val="00FE6C9D"/>
  </w:rsids>
  <m:mathPr>
    <m:mathFont m:val="Cambria Math"/>
    <m:brkBin m:val="before"/>
    <m:brkBinSub m:val="--"/>
    <m:smallFrac m:val="0"/>
    <m:dispDef/>
    <m:lMargin m:val="0"/>
    <m:rMargin m:val="0"/>
    <m:defJc m:val="centerGroup"/>
    <m:wrapIndent m:val="1440"/>
    <m:intLim m:val="subSup"/>
    <m:naryLim m:val="undOvr"/>
  </m:mathPr>
  <w:themeFontLang w:val="en-GB"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4A3ED"/>
  <w15:docId w15:val="{B6C25EFD-FDC3-4F35-A8FA-8D45575EB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07A"/>
    <w:rPr>
      <w:rFonts w:ascii="Times New Roman" w:eastAsia="Times New Roman" w:hAnsi="Times New Roman" w:cs="Times New Roman"/>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FA507A"/>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qFormat/>
    <w:rsid w:val="00FA507A"/>
    <w:rPr>
      <w:rFonts w:ascii="Times New Roman" w:eastAsia="Times New Roman" w:hAnsi="Times New Roman" w:cs="Times New Roman"/>
      <w:lang w:eastAsia="en-GB"/>
    </w:rPr>
  </w:style>
  <w:style w:type="character" w:customStyle="1" w:styleId="pl-c1">
    <w:name w:val="pl-c1"/>
    <w:basedOn w:val="DefaultParagraphFont"/>
    <w:qFormat/>
    <w:rsid w:val="00FA507A"/>
  </w:style>
  <w:style w:type="character" w:customStyle="1" w:styleId="pl-s">
    <w:name w:val="pl-s"/>
    <w:basedOn w:val="DefaultParagraphFont"/>
    <w:qFormat/>
    <w:rsid w:val="00FA507A"/>
  </w:style>
  <w:style w:type="character" w:customStyle="1" w:styleId="pl-pds">
    <w:name w:val="pl-pds"/>
    <w:basedOn w:val="DefaultParagraphFont"/>
    <w:qFormat/>
    <w:rsid w:val="00FA507A"/>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FA507A"/>
    <w:pPr>
      <w:tabs>
        <w:tab w:val="center" w:pos="4513"/>
        <w:tab w:val="right" w:pos="9026"/>
      </w:tabs>
    </w:pPr>
  </w:style>
  <w:style w:type="paragraph" w:styleId="Footer">
    <w:name w:val="footer"/>
    <w:basedOn w:val="Normal"/>
    <w:link w:val="FooterChar"/>
    <w:uiPriority w:val="99"/>
    <w:unhideWhenUsed/>
    <w:rsid w:val="00FA507A"/>
    <w:pPr>
      <w:tabs>
        <w:tab w:val="center" w:pos="4513"/>
        <w:tab w:val="right" w:pos="9026"/>
      </w:tabs>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Cs w:val="20"/>
      <w:lang w:eastAsia="en-GB"/>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0B287E"/>
    <w:pPr>
      <w:suppressAutoHyphens w:val="0"/>
    </w:pPr>
    <w:rPr>
      <w:rFonts w:ascii="Times New Roman" w:eastAsia="Times New Roman" w:hAnsi="Times New Roman" w:cs="Times New Roman"/>
      <w:sz w:val="24"/>
      <w:lang w:eastAsia="en-GB"/>
    </w:rPr>
  </w:style>
  <w:style w:type="character" w:styleId="PlaceholderText">
    <w:name w:val="Placeholder Text"/>
    <w:basedOn w:val="DefaultParagraphFont"/>
    <w:uiPriority w:val="99"/>
    <w:semiHidden/>
    <w:rsid w:val="00320A8F"/>
    <w:rPr>
      <w:color w:val="808080"/>
    </w:rPr>
  </w:style>
  <w:style w:type="character" w:styleId="PageNumber">
    <w:name w:val="page number"/>
    <w:basedOn w:val="DefaultParagraphFont"/>
    <w:uiPriority w:val="99"/>
    <w:semiHidden/>
    <w:unhideWhenUsed/>
    <w:rsid w:val="00015F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FF08E-5A2A-084F-8F71-019B5A34F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0</Pages>
  <Words>15461</Words>
  <Characters>88131</Characters>
  <Application>Microsoft Office Word</Application>
  <DocSecurity>0</DocSecurity>
  <Lines>734</Lines>
  <Paragraphs>206</Paragraphs>
  <ScaleCrop>false</ScaleCrop>
  <Company/>
  <LinksUpToDate>false</LinksUpToDate>
  <CharactersWithSpaces>10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Zuhlsdorff</dc:creator>
  <cp:keywords/>
  <dc:description/>
  <cp:lastModifiedBy>Katharina Zuhlsdorff</cp:lastModifiedBy>
  <cp:revision>105</cp:revision>
  <dcterms:created xsi:type="dcterms:W3CDTF">2022-12-16T23:43:00Z</dcterms:created>
  <dcterms:modified xsi:type="dcterms:W3CDTF">2023-10-12T13:1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255dba6c-50e8-337d-8a1e-2570a9d8c088</vt:lpwstr>
  </property>
  <property fmtid="{D5CDD505-2E9C-101B-9397-08002B2CF9AE}" pid="10" name="Mendeley Citation Style_1">
    <vt:lpwstr>http://www.zotero.org/styles/vancouver</vt:lpwstr>
  </property>
  <property fmtid="{D5CDD505-2E9C-101B-9397-08002B2CF9AE}" pid="11" name="Mendeley Recent Style Id 0_1">
    <vt:lpwstr>http://www.zotero.org/styles/apa</vt:lpwstr>
  </property>
  <property fmtid="{D5CDD505-2E9C-101B-9397-08002B2CF9AE}" pid="12" name="Mendeley Recent Style Name 0_1">
    <vt:lpwstr>American Psychological Association 7th edition</vt:lpwstr>
  </property>
  <property fmtid="{D5CDD505-2E9C-101B-9397-08002B2CF9AE}" pid="13" name="Mendeley Recent Style Id 1_1">
    <vt:lpwstr>http://csl.mendeley.com/styles/502600451/apa-no-doi</vt:lpwstr>
  </property>
  <property fmtid="{D5CDD505-2E9C-101B-9397-08002B2CF9AE}" pid="14" name="Mendeley Recent Style Name 1_1">
    <vt:lpwstr>American Psychological Association 7th edition - Katharina Zuehlsdorff</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erebral-cortex</vt:lpwstr>
  </property>
  <property fmtid="{D5CDD505-2E9C-101B-9397-08002B2CF9AE}" pid="18" name="Mendeley Recent Style Name 3_1">
    <vt:lpwstr>Cerebral Cortex</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vancouver</vt:lpwstr>
  </property>
  <property fmtid="{D5CDD505-2E9C-101B-9397-08002B2CF9AE}" pid="30" name="Mendeley Recent Style Name 9_1">
    <vt:lpwstr>Vancouver</vt:lpwstr>
  </property>
</Properties>
</file>